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5CF57C57" w:rsidR="00032299" w:rsidRPr="004A57CD" w:rsidRDefault="00032299" w:rsidP="004721A4">
      <w:pPr>
        <w:contextualSpacing/>
        <w:jc w:val="both"/>
        <w:rPr>
          <w:i/>
          <w:iCs/>
          <w:color w:val="000000"/>
        </w:rPr>
      </w:pPr>
      <w:r w:rsidRPr="00806193">
        <w:rPr>
          <w:b/>
          <w:bCs/>
          <w:smallCaps/>
          <w:color w:val="000000"/>
        </w:rPr>
        <w:t>Running Head</w:t>
      </w:r>
      <w:r w:rsidR="004A57CD" w:rsidRPr="00806193">
        <w:rPr>
          <w:b/>
          <w:bCs/>
          <w:smallCaps/>
          <w:color w:val="000000"/>
        </w:rPr>
        <w:t>er</w:t>
      </w:r>
      <w:r w:rsidRPr="00806193">
        <w:rPr>
          <w:b/>
          <w:bCs/>
          <w:smallCaps/>
          <w:color w:val="000000"/>
        </w:rPr>
        <w:t>:</w:t>
      </w:r>
      <w:r w:rsidRPr="00032299">
        <w:rPr>
          <w:b/>
          <w:bCs/>
          <w:color w:val="000000"/>
        </w:rPr>
        <w:t xml:space="preserve"> </w:t>
      </w:r>
      <w:r w:rsidR="0018126F" w:rsidRPr="0018126F">
        <w:rPr>
          <w:i/>
          <w:iCs/>
          <w:color w:val="000000"/>
        </w:rPr>
        <w:t xml:space="preserve">Seasonal </w:t>
      </w:r>
      <w:r w:rsidRPr="0018126F">
        <w:rPr>
          <w:i/>
          <w:iCs/>
          <w:color w:val="000000"/>
        </w:rPr>
        <w:t>morpholog</w:t>
      </w:r>
      <w:r w:rsidR="00303C6C">
        <w:rPr>
          <w:i/>
          <w:iCs/>
          <w:color w:val="000000"/>
        </w:rPr>
        <w:t>y in</w:t>
      </w:r>
      <w:r w:rsidR="0018126F">
        <w:rPr>
          <w:i/>
          <w:iCs/>
          <w:color w:val="000000"/>
        </w:rPr>
        <w:t xml:space="preserve"> Malagasy</w:t>
      </w:r>
      <w:r w:rsidR="00303C6C">
        <w:rPr>
          <w:i/>
          <w:iCs/>
          <w:color w:val="000000"/>
        </w:rPr>
        <w:t xml:space="preserve"> bats</w:t>
      </w:r>
    </w:p>
    <w:p w14:paraId="08E970E0" w14:textId="77777777" w:rsidR="00032299" w:rsidRPr="00032299" w:rsidRDefault="00032299" w:rsidP="004721A4">
      <w:pPr>
        <w:contextualSpacing/>
        <w:jc w:val="both"/>
        <w:rPr>
          <w:color w:val="000000"/>
        </w:rPr>
      </w:pPr>
    </w:p>
    <w:p w14:paraId="7E9C003D" w14:textId="66FCCA13" w:rsidR="00F83E8D" w:rsidRPr="00C865A6" w:rsidRDefault="00F83E8D" w:rsidP="004721A4">
      <w:pPr>
        <w:contextualSpacing/>
        <w:jc w:val="both"/>
        <w:rPr>
          <w:color w:val="000000"/>
        </w:rPr>
      </w:pPr>
      <w:r w:rsidRPr="00806193">
        <w:rPr>
          <w:b/>
          <w:bCs/>
          <w:smallCaps/>
          <w:color w:val="000000"/>
        </w:rPr>
        <w:t>Title:</w:t>
      </w:r>
      <w:r w:rsidRPr="00F83E8D">
        <w:rPr>
          <w:color w:val="000000"/>
        </w:rPr>
        <w:t xml:space="preserve"> </w:t>
      </w:r>
      <w:r w:rsidR="00B01CAD">
        <w:rPr>
          <w:color w:val="000000"/>
        </w:rPr>
        <w:t>Reproductive calendars, s</w:t>
      </w:r>
      <w:r w:rsidRPr="00F83E8D">
        <w:rPr>
          <w:color w:val="000000"/>
        </w:rPr>
        <w:t xml:space="preserve">easonal morphological </w:t>
      </w:r>
      <w:r w:rsidR="00B01CAD">
        <w:rPr>
          <w:color w:val="000000"/>
        </w:rPr>
        <w:t>change</w:t>
      </w:r>
      <w:r w:rsidRPr="00F83E8D">
        <w:rPr>
          <w:color w:val="000000"/>
        </w:rPr>
        <w:t>s</w:t>
      </w:r>
      <w:r w:rsidR="00B01CAD">
        <w:rPr>
          <w:color w:val="000000"/>
        </w:rPr>
        <w:t>, and juvenile growth rates for three</w:t>
      </w:r>
      <w:r w:rsidRPr="00F83E8D">
        <w:rPr>
          <w:color w:val="000000"/>
        </w:rPr>
        <w:t xml:space="preserve"> endemic Ma</w:t>
      </w:r>
      <w:r w:rsidR="00032299">
        <w:rPr>
          <w:color w:val="000000"/>
        </w:rPr>
        <w:t xml:space="preserve">lagasy </w:t>
      </w:r>
      <w:r w:rsidRPr="00F83E8D">
        <w:rPr>
          <w:color w:val="000000"/>
        </w:rPr>
        <w:t>fruit bats</w:t>
      </w:r>
    </w:p>
    <w:p w14:paraId="41C20D36" w14:textId="77777777" w:rsidR="002914F9" w:rsidRPr="00C865A6" w:rsidRDefault="002914F9" w:rsidP="004721A4">
      <w:pPr>
        <w:contextualSpacing/>
        <w:jc w:val="both"/>
        <w:rPr>
          <w:color w:val="000000"/>
        </w:rPr>
      </w:pPr>
    </w:p>
    <w:p w14:paraId="4C819D91" w14:textId="77777777" w:rsidR="0055528C" w:rsidRPr="00806193" w:rsidRDefault="002914F9" w:rsidP="004721A4">
      <w:pPr>
        <w:contextualSpacing/>
        <w:jc w:val="both"/>
        <w:rPr>
          <w:b/>
          <w:bCs/>
          <w:smallCaps/>
          <w:color w:val="000000"/>
        </w:rPr>
      </w:pPr>
      <w:r w:rsidRPr="00806193">
        <w:rPr>
          <w:b/>
          <w:bCs/>
          <w:smallCaps/>
          <w:color w:val="000000"/>
        </w:rPr>
        <w:t xml:space="preserve">Authors: </w:t>
      </w:r>
    </w:p>
    <w:p w14:paraId="2386B26C" w14:textId="06481338" w:rsidR="002914F9" w:rsidRPr="00C865A6" w:rsidRDefault="0055528C" w:rsidP="004721A4">
      <w:pPr>
        <w:contextualSpacing/>
        <w:jc w:val="both"/>
        <w:rPr>
          <w:color w:val="000000"/>
        </w:rPr>
      </w:pPr>
      <w:r w:rsidRPr="00C865A6">
        <w:t>Angelo Andrianiaina</w:t>
      </w:r>
      <w:r w:rsidRPr="00C865A6">
        <w:rPr>
          <w:vertAlign w:val="superscript"/>
        </w:rPr>
        <w:t>1</w:t>
      </w:r>
      <w:r w:rsidR="00C865A6" w:rsidRPr="00C865A6">
        <w:t>*, Santino Andry</w:t>
      </w:r>
      <w:r w:rsidR="00C865A6" w:rsidRPr="00C865A6">
        <w:rPr>
          <w:vertAlign w:val="superscript"/>
        </w:rPr>
        <w:t>2</w:t>
      </w:r>
      <w:r w:rsidR="00C865A6" w:rsidRPr="00C865A6">
        <w:rPr>
          <w:color w:val="000000"/>
        </w:rPr>
        <w:t xml:space="preserve">*, </w:t>
      </w:r>
      <w:proofErr w:type="spellStart"/>
      <w:r w:rsidR="002914F9" w:rsidRPr="00C865A6">
        <w:rPr>
          <w:color w:val="000000"/>
        </w:rPr>
        <w:t>Anecia</w:t>
      </w:r>
      <w:proofErr w:type="spellEnd"/>
      <w:r w:rsidR="002914F9" w:rsidRPr="00C865A6">
        <w:rPr>
          <w:color w:val="000000"/>
        </w:rPr>
        <w:t xml:space="preserve"> Gentles</w:t>
      </w:r>
      <w:r w:rsidR="00AA0AAE" w:rsidRPr="00C865A6">
        <w:rPr>
          <w:color w:val="000000"/>
          <w:vertAlign w:val="superscript"/>
        </w:rPr>
        <w:t>3</w:t>
      </w:r>
      <w:r w:rsidR="002914F9" w:rsidRPr="00C865A6">
        <w:rPr>
          <w:color w:val="000000"/>
        </w:rPr>
        <w:t>, Sarah Guth</w:t>
      </w:r>
      <w:r w:rsidR="00AA0AAE" w:rsidRPr="00C865A6">
        <w:rPr>
          <w:color w:val="000000"/>
          <w:vertAlign w:val="superscript"/>
        </w:rPr>
        <w:t>4</w:t>
      </w:r>
      <w:r w:rsidR="002914F9" w:rsidRPr="00C865A6">
        <w:rPr>
          <w:color w:val="000000"/>
        </w:rPr>
        <w:t>,</w:t>
      </w:r>
      <w:r w:rsidR="006840F2">
        <w:rPr>
          <w:color w:val="000000"/>
        </w:rPr>
        <w:t xml:space="preserve"> Jean-Michel Héraud</w:t>
      </w:r>
      <w:r w:rsidR="006840F2" w:rsidRPr="00C865A6">
        <w:rPr>
          <w:vertAlign w:val="superscript"/>
        </w:rPr>
        <w:t>5</w:t>
      </w:r>
      <w:r w:rsidR="006840F2">
        <w:rPr>
          <w:vertAlign w:val="superscript"/>
        </w:rPr>
        <w:t>,</w:t>
      </w:r>
      <w:r w:rsidR="00A81A19">
        <w:rPr>
          <w:vertAlign w:val="superscript"/>
        </w:rPr>
        <w:t>6</w:t>
      </w:r>
      <w:r w:rsidR="006840F2">
        <w:rPr>
          <w:color w:val="000000"/>
        </w:rPr>
        <w:t>,</w:t>
      </w:r>
      <w:r w:rsidR="00A81A19">
        <w:rPr>
          <w:color w:val="000000"/>
        </w:rPr>
        <w:t xml:space="preserve"> </w:t>
      </w:r>
      <w:proofErr w:type="spellStart"/>
      <w:r w:rsidR="002914F9" w:rsidRPr="00C865A6">
        <w:rPr>
          <w:color w:val="000000"/>
        </w:rPr>
        <w:t>Hafaliana</w:t>
      </w:r>
      <w:proofErr w:type="spellEnd"/>
      <w:r w:rsidR="002914F9" w:rsidRPr="00C865A6">
        <w:rPr>
          <w:color w:val="000000"/>
        </w:rPr>
        <w:t xml:space="preserve"> Christian Ranaivoson</w:t>
      </w:r>
      <w:r w:rsidR="00AA0AAE" w:rsidRPr="00C865A6">
        <w:rPr>
          <w:color w:val="000000"/>
          <w:vertAlign w:val="superscript"/>
        </w:rPr>
        <w:t>1,5</w:t>
      </w:r>
      <w:r w:rsidR="002914F9" w:rsidRPr="00C865A6">
        <w:rPr>
          <w:color w:val="000000"/>
        </w:rPr>
        <w:t xml:space="preserve">, Ny </w:t>
      </w:r>
      <w:proofErr w:type="spellStart"/>
      <w:r w:rsidR="002914F9" w:rsidRPr="00C865A6">
        <w:rPr>
          <w:color w:val="000000"/>
        </w:rPr>
        <w:t>Anjara</w:t>
      </w:r>
      <w:proofErr w:type="spellEnd"/>
      <w:r w:rsidR="002914F9" w:rsidRPr="00C865A6">
        <w:rPr>
          <w:color w:val="000000"/>
        </w:rPr>
        <w:t xml:space="preserve"> Fifi Ravelomanantsoa</w:t>
      </w:r>
      <w:r w:rsidR="00AA0AAE" w:rsidRPr="00C865A6">
        <w:rPr>
          <w:color w:val="000000"/>
          <w:vertAlign w:val="superscript"/>
        </w:rPr>
        <w:t>1</w:t>
      </w:r>
      <w:r w:rsidR="002914F9" w:rsidRPr="00C865A6">
        <w:rPr>
          <w:color w:val="000000"/>
        </w:rPr>
        <w:t>,</w:t>
      </w:r>
      <w:r w:rsidR="00421D76">
        <w:rPr>
          <w:color w:val="000000"/>
        </w:rPr>
        <w:t xml:space="preserve"> Timothy Treuer</w:t>
      </w:r>
      <w:r w:rsidR="00A81A19">
        <w:rPr>
          <w:vertAlign w:val="superscript"/>
        </w:rPr>
        <w:t>7</w:t>
      </w:r>
      <w:r w:rsidR="00421D76">
        <w:rPr>
          <w:color w:val="000000"/>
        </w:rPr>
        <w:t>,</w:t>
      </w:r>
      <w:r w:rsidR="002914F9" w:rsidRPr="00C865A6">
        <w:rPr>
          <w:color w:val="000000"/>
        </w:rPr>
        <w:t xml:space="preserve"> and Cara E. Brook</w:t>
      </w:r>
      <w:r w:rsidR="00AA0AAE" w:rsidRPr="00C865A6">
        <w:rPr>
          <w:vertAlign w:val="superscript"/>
        </w:rPr>
        <w:t>4,</w:t>
      </w:r>
      <w:r w:rsidR="00D53C05">
        <w:rPr>
          <w:vertAlign w:val="superscript"/>
        </w:rPr>
        <w:t>8</w:t>
      </w:r>
      <w:r w:rsidR="00C865A6" w:rsidRPr="00C865A6">
        <w:rPr>
          <w:vertAlign w:val="superscript"/>
        </w:rPr>
        <w:sym w:font="Wingdings 2" w:char="F085"/>
      </w:r>
    </w:p>
    <w:p w14:paraId="01779E8C" w14:textId="77777777" w:rsidR="002914F9" w:rsidRPr="00C865A6" w:rsidRDefault="002914F9" w:rsidP="004721A4">
      <w:pPr>
        <w:contextualSpacing/>
        <w:jc w:val="both"/>
        <w:rPr>
          <w:color w:val="000000"/>
        </w:rPr>
      </w:pPr>
    </w:p>
    <w:p w14:paraId="650A1502" w14:textId="77777777" w:rsidR="00E62DDE" w:rsidRPr="00806193" w:rsidRDefault="00E62DDE" w:rsidP="004721A4">
      <w:pPr>
        <w:contextualSpacing/>
        <w:jc w:val="both"/>
        <w:rPr>
          <w:b/>
          <w:bCs/>
          <w:smallCaps/>
          <w:color w:val="000000" w:themeColor="text1"/>
        </w:rPr>
      </w:pPr>
      <w:r w:rsidRPr="00806193">
        <w:rPr>
          <w:b/>
          <w:bCs/>
          <w:smallCaps/>
          <w:color w:val="000000" w:themeColor="text1"/>
        </w:rPr>
        <w:t>Affiliations</w:t>
      </w:r>
      <w:r w:rsidR="00C865A6" w:rsidRPr="00806193">
        <w:rPr>
          <w:b/>
          <w:bCs/>
          <w:smallCaps/>
          <w:color w:val="000000" w:themeColor="text1"/>
        </w:rPr>
        <w:t>:</w:t>
      </w:r>
    </w:p>
    <w:p w14:paraId="4ED4D7C0"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1</w:t>
      </w:r>
      <w:r w:rsidRPr="00E62DDE">
        <w:rPr>
          <w:color w:val="000000" w:themeColor="text1"/>
        </w:rPr>
        <w:t>Department of Zoology and Animal Biodiversity, University of Antananarivo, Antananarivo, Madagascar</w:t>
      </w:r>
      <w:r w:rsidR="00E62DDE" w:rsidRPr="00E62DDE">
        <w:rPr>
          <w:color w:val="000000" w:themeColor="text1"/>
        </w:rPr>
        <w:t xml:space="preserve">. </w:t>
      </w:r>
      <w:hyperlink r:id="rId8" w:history="1">
        <w:r w:rsidR="00E62DDE" w:rsidRPr="00E62DDE">
          <w:rPr>
            <w:rStyle w:val="Hyperlink"/>
            <w:color w:val="000000" w:themeColor="text1"/>
          </w:rPr>
          <w:t>angelo.andrianiaina@gmail.com</w:t>
        </w:r>
      </w:hyperlink>
      <w:r w:rsidR="00E62DDE" w:rsidRPr="00E62DDE">
        <w:rPr>
          <w:color w:val="000000" w:themeColor="text1"/>
        </w:rPr>
        <w:t xml:space="preserve"> (AA); </w:t>
      </w:r>
      <w:hyperlink r:id="rId9" w:history="1">
        <w:r w:rsidR="00E62DDE" w:rsidRPr="00E62DDE">
          <w:rPr>
            <w:rStyle w:val="Hyperlink"/>
            <w:color w:val="000000" w:themeColor="text1"/>
          </w:rPr>
          <w:t>gammarinema@gmail.com</w:t>
        </w:r>
      </w:hyperlink>
      <w:r w:rsidR="00E62DDE" w:rsidRPr="00E62DDE">
        <w:rPr>
          <w:color w:val="000000" w:themeColor="text1"/>
        </w:rPr>
        <w:t xml:space="preserve"> (HCR); </w:t>
      </w:r>
      <w:hyperlink r:id="rId10" w:history="1">
        <w:r w:rsidR="00E62DDE" w:rsidRPr="00E62DDE">
          <w:rPr>
            <w:rStyle w:val="Hyperlink"/>
            <w:color w:val="000000" w:themeColor="text1"/>
          </w:rPr>
          <w:t>ravelomanantsoafifi@gmail.com</w:t>
        </w:r>
      </w:hyperlink>
      <w:r w:rsidR="00E62DDE" w:rsidRPr="00E62DDE">
        <w:rPr>
          <w:color w:val="000000" w:themeColor="text1"/>
        </w:rPr>
        <w:t xml:space="preserve"> (NAFR).</w:t>
      </w:r>
    </w:p>
    <w:p w14:paraId="5665C6E0"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2</w:t>
      </w:r>
      <w:r w:rsidR="0055528C" w:rsidRPr="00E62DDE">
        <w:rPr>
          <w:color w:val="000000" w:themeColor="text1"/>
        </w:rPr>
        <w:t>Department of Entomology, University of Antananarivo, Antananarivo, Madagascar</w:t>
      </w:r>
      <w:r w:rsidR="00E62DDE" w:rsidRPr="00E62DDE">
        <w:rPr>
          <w:color w:val="000000" w:themeColor="text1"/>
        </w:rPr>
        <w:t xml:space="preserve">. </w:t>
      </w:r>
      <w:hyperlink r:id="rId11" w:history="1">
        <w:r w:rsidR="00E62DDE" w:rsidRPr="00E62DDE">
          <w:rPr>
            <w:rStyle w:val="Hyperlink"/>
            <w:color w:val="000000" w:themeColor="text1"/>
          </w:rPr>
          <w:t>andrysantino2@gmail.com</w:t>
        </w:r>
      </w:hyperlink>
      <w:r w:rsidR="00E62DDE" w:rsidRPr="00E62DDE">
        <w:rPr>
          <w:color w:val="000000" w:themeColor="text1"/>
        </w:rPr>
        <w:t xml:space="preserve"> (AA).</w:t>
      </w:r>
    </w:p>
    <w:p w14:paraId="198B6F52" w14:textId="77777777" w:rsidR="0055528C" w:rsidRPr="00E62DDE" w:rsidRDefault="00C865A6" w:rsidP="004721A4">
      <w:pPr>
        <w:ind w:left="432" w:hanging="432"/>
        <w:contextualSpacing/>
        <w:rPr>
          <w:color w:val="000000" w:themeColor="text1"/>
        </w:rPr>
      </w:pPr>
      <w:r w:rsidRPr="00E62DDE">
        <w:rPr>
          <w:color w:val="000000" w:themeColor="text1"/>
          <w:vertAlign w:val="superscript"/>
        </w:rPr>
        <w:t>3</w:t>
      </w:r>
      <w:r w:rsidR="0055528C" w:rsidRPr="00E62DDE">
        <w:rPr>
          <w:color w:val="000000" w:themeColor="text1"/>
        </w:rPr>
        <w:t>Odum School of Ecology, University of Georgia, Athens, GA, USA</w:t>
      </w:r>
      <w:r w:rsidR="00E62DDE" w:rsidRPr="00E62DDE">
        <w:rPr>
          <w:color w:val="000000" w:themeColor="text1"/>
        </w:rPr>
        <w:t xml:space="preserve">. </w:t>
      </w:r>
      <w:hyperlink r:id="rId12" w:history="1">
        <w:r w:rsidR="00E62DDE" w:rsidRPr="00E62DDE">
          <w:rPr>
            <w:rStyle w:val="Hyperlink"/>
            <w:color w:val="000000" w:themeColor="text1"/>
          </w:rPr>
          <w:t>gentles@uga.edu</w:t>
        </w:r>
      </w:hyperlink>
      <w:r w:rsidR="00E62DDE" w:rsidRPr="00E62DDE">
        <w:rPr>
          <w:color w:val="000000" w:themeColor="text1"/>
        </w:rPr>
        <w:t xml:space="preserve"> (AG).</w:t>
      </w:r>
    </w:p>
    <w:p w14:paraId="153A5E81" w14:textId="77777777" w:rsidR="00C865A6" w:rsidRPr="00E62DDE" w:rsidRDefault="00C865A6" w:rsidP="004721A4">
      <w:pPr>
        <w:ind w:left="432" w:hanging="432"/>
        <w:contextualSpacing/>
        <w:rPr>
          <w:color w:val="000000" w:themeColor="text1"/>
        </w:rPr>
      </w:pPr>
      <w:r w:rsidRPr="00E62DDE">
        <w:rPr>
          <w:color w:val="000000" w:themeColor="text1"/>
          <w:vertAlign w:val="superscript"/>
        </w:rPr>
        <w:t>4</w:t>
      </w:r>
      <w:r w:rsidRPr="00E62DDE">
        <w:rPr>
          <w:color w:val="000000" w:themeColor="text1"/>
        </w:rPr>
        <w:t>Department of Integrative Biology, University of California, Berkeley, Berkeley, CA, USA</w:t>
      </w:r>
      <w:r w:rsidR="00E62DDE" w:rsidRPr="00E62DDE">
        <w:rPr>
          <w:color w:val="000000" w:themeColor="text1"/>
        </w:rPr>
        <w:t xml:space="preserve">. </w:t>
      </w:r>
      <w:hyperlink r:id="rId13" w:history="1">
        <w:r w:rsidR="00E62DDE" w:rsidRPr="00E62DDE">
          <w:rPr>
            <w:rStyle w:val="Hyperlink"/>
            <w:color w:val="000000" w:themeColor="text1"/>
          </w:rPr>
          <w:t>sarah_guth@berkeley.edu</w:t>
        </w:r>
      </w:hyperlink>
      <w:r w:rsidR="00E62DDE" w:rsidRPr="00E62DDE">
        <w:rPr>
          <w:color w:val="000000" w:themeColor="text1"/>
        </w:rPr>
        <w:t xml:space="preserve"> (SG).</w:t>
      </w:r>
    </w:p>
    <w:p w14:paraId="7B4839CD" w14:textId="77777777" w:rsidR="0055528C" w:rsidRPr="00E62DDE" w:rsidRDefault="0055528C" w:rsidP="004721A4">
      <w:pPr>
        <w:ind w:left="432" w:hanging="432"/>
        <w:contextualSpacing/>
        <w:rPr>
          <w:color w:val="000000" w:themeColor="text1"/>
        </w:rPr>
      </w:pPr>
      <w:r w:rsidRPr="00E62DDE">
        <w:rPr>
          <w:color w:val="000000" w:themeColor="text1"/>
          <w:vertAlign w:val="superscript"/>
        </w:rPr>
        <w:t>5</w:t>
      </w:r>
      <w:r w:rsidRPr="00E62DDE">
        <w:rPr>
          <w:color w:val="000000" w:themeColor="text1"/>
        </w:rPr>
        <w:t xml:space="preserve">Virology Unit, </w:t>
      </w:r>
      <w:proofErr w:type="spellStart"/>
      <w:r w:rsidRPr="00E62DDE">
        <w:rPr>
          <w:color w:val="000000" w:themeColor="text1"/>
        </w:rPr>
        <w:t>Institut</w:t>
      </w:r>
      <w:proofErr w:type="spellEnd"/>
      <w:r w:rsidRPr="00E62DDE">
        <w:rPr>
          <w:color w:val="000000" w:themeColor="text1"/>
        </w:rPr>
        <w:t xml:space="preserve"> Pasteur of Madagascar, Antananarivo, Madagascar</w:t>
      </w:r>
      <w:r w:rsidR="00E62DDE" w:rsidRPr="00E62DDE">
        <w:rPr>
          <w:color w:val="000000" w:themeColor="text1"/>
        </w:rPr>
        <w:t xml:space="preserve">. </w:t>
      </w:r>
      <w:hyperlink r:id="rId14" w:history="1">
        <w:r w:rsidR="00E62DDE" w:rsidRPr="00E62DDE">
          <w:rPr>
            <w:rStyle w:val="Hyperlink"/>
            <w:color w:val="000000" w:themeColor="text1"/>
          </w:rPr>
          <w:t>jean-Michel.HERAUD@pasteur.sn</w:t>
        </w:r>
      </w:hyperlink>
      <w:r w:rsidR="00E62DDE" w:rsidRPr="00E62DDE">
        <w:rPr>
          <w:color w:val="000000" w:themeColor="text1"/>
        </w:rPr>
        <w:t xml:space="preserve"> (JMH).</w:t>
      </w:r>
    </w:p>
    <w:p w14:paraId="1CDE5D7E" w14:textId="67C3AB58" w:rsidR="00E62DDE" w:rsidRDefault="00A81A19" w:rsidP="004721A4">
      <w:pPr>
        <w:ind w:left="432" w:hanging="432"/>
        <w:contextualSpacing/>
        <w:rPr>
          <w:color w:val="000000" w:themeColor="text1"/>
        </w:rPr>
      </w:pPr>
      <w:r>
        <w:rPr>
          <w:color w:val="000000" w:themeColor="text1"/>
          <w:vertAlign w:val="superscript"/>
        </w:rPr>
        <w:t>6</w:t>
      </w:r>
      <w:r w:rsidR="00E62DDE" w:rsidRPr="00D53C05">
        <w:rPr>
          <w:color w:val="000000" w:themeColor="text1"/>
        </w:rPr>
        <w:t xml:space="preserve">Virology Department, </w:t>
      </w:r>
      <w:proofErr w:type="spellStart"/>
      <w:r w:rsidR="00E62DDE" w:rsidRPr="00D53C05">
        <w:rPr>
          <w:color w:val="000000" w:themeColor="text1"/>
        </w:rPr>
        <w:t>Institut</w:t>
      </w:r>
      <w:proofErr w:type="spellEnd"/>
      <w:r w:rsidR="00E62DDE" w:rsidRPr="00D53C05">
        <w:rPr>
          <w:color w:val="000000" w:themeColor="text1"/>
        </w:rPr>
        <w:t xml:space="preserve"> Pasteur de Dakar, Dakar, Senegal.</w:t>
      </w:r>
    </w:p>
    <w:p w14:paraId="58914FFF" w14:textId="09869D9E" w:rsidR="00A81A19" w:rsidRPr="00D53C05" w:rsidRDefault="00A81A19" w:rsidP="00A81A19">
      <w:pPr>
        <w:ind w:left="432" w:hanging="432"/>
        <w:contextualSpacing/>
        <w:rPr>
          <w:color w:val="000000" w:themeColor="text1"/>
        </w:rPr>
      </w:pPr>
      <w:r>
        <w:rPr>
          <w:color w:val="000000" w:themeColor="text1"/>
          <w:vertAlign w:val="superscript"/>
        </w:rPr>
        <w:t>7</w:t>
      </w:r>
      <w:r w:rsidRPr="00D53C05">
        <w:rPr>
          <w:color w:val="000000" w:themeColor="text1"/>
        </w:rPr>
        <w:t xml:space="preserve">Gund Institute for Environment, The University of Vermont, Burlington, VT, USA. </w:t>
      </w:r>
      <w:hyperlink r:id="rId15" w:history="1">
        <w:r w:rsidRPr="00D53C05">
          <w:rPr>
            <w:rStyle w:val="Hyperlink"/>
            <w:color w:val="000000" w:themeColor="text1"/>
          </w:rPr>
          <w:t>timothy.treuer@uvm.edu</w:t>
        </w:r>
      </w:hyperlink>
      <w:r w:rsidRPr="00D53C05">
        <w:rPr>
          <w:color w:val="000000" w:themeColor="text1"/>
        </w:rPr>
        <w:t xml:space="preserve"> (TT) </w:t>
      </w:r>
    </w:p>
    <w:p w14:paraId="19B57388" w14:textId="6ABBE84A" w:rsidR="00E62DDE" w:rsidRDefault="00D53C05" w:rsidP="004721A4">
      <w:pPr>
        <w:ind w:left="432" w:hanging="432"/>
        <w:contextualSpacing/>
        <w:rPr>
          <w:color w:val="000000" w:themeColor="text1"/>
        </w:rPr>
      </w:pPr>
      <w:r w:rsidRPr="00D53C05">
        <w:rPr>
          <w:color w:val="000000" w:themeColor="text1"/>
          <w:vertAlign w:val="superscript"/>
        </w:rPr>
        <w:t>8</w:t>
      </w:r>
      <w:r w:rsidR="00C865A6" w:rsidRPr="00D53C05">
        <w:rPr>
          <w:color w:val="000000" w:themeColor="text1"/>
        </w:rPr>
        <w:t>Department of Ecology and Evolution</w:t>
      </w:r>
      <w:r w:rsidR="00C865A6" w:rsidRPr="00E62DDE">
        <w:rPr>
          <w:color w:val="000000" w:themeColor="text1"/>
        </w:rPr>
        <w:t>, University of Chicago, Chicago, IL, USA</w:t>
      </w:r>
      <w:r w:rsidR="00E62DDE" w:rsidRPr="00E62DDE">
        <w:rPr>
          <w:color w:val="000000" w:themeColor="text1"/>
        </w:rPr>
        <w:t xml:space="preserve">. </w:t>
      </w:r>
      <w:hyperlink r:id="rId16" w:history="1">
        <w:r w:rsidR="00E62DDE" w:rsidRPr="00E62DDE">
          <w:rPr>
            <w:rStyle w:val="Hyperlink"/>
            <w:color w:val="000000" w:themeColor="text1"/>
          </w:rPr>
          <w:t>cbrook@uchicago.edu</w:t>
        </w:r>
      </w:hyperlink>
      <w:r w:rsidR="00E62DDE" w:rsidRPr="00E62DDE">
        <w:rPr>
          <w:color w:val="000000" w:themeColor="text1"/>
        </w:rPr>
        <w:t xml:space="preserve"> (CEB).</w:t>
      </w:r>
    </w:p>
    <w:p w14:paraId="611DEA31" w14:textId="77777777" w:rsidR="00E62DDE" w:rsidRPr="00E62DDE" w:rsidRDefault="00E62DDE" w:rsidP="004721A4">
      <w:pPr>
        <w:contextualSpacing/>
        <w:rPr>
          <w:color w:val="000000" w:themeColor="text1"/>
        </w:rPr>
      </w:pPr>
    </w:p>
    <w:p w14:paraId="32023088" w14:textId="2411F30D" w:rsidR="00421D76" w:rsidRDefault="00C865A6" w:rsidP="004721A4">
      <w:pPr>
        <w:contextualSpacing/>
        <w:jc w:val="both"/>
        <w:rPr>
          <w:i/>
          <w:iCs/>
        </w:rPr>
      </w:pPr>
      <w:r w:rsidRPr="00C865A6">
        <w:t>*</w:t>
      </w:r>
      <w:r>
        <w:rPr>
          <w:i/>
          <w:iCs/>
        </w:rPr>
        <w:t>These first authors contributed equally</w:t>
      </w:r>
      <w:r w:rsidR="00421D76">
        <w:rPr>
          <w:i/>
          <w:iCs/>
        </w:rPr>
        <w:t xml:space="preserve"> and are listed alphabetically</w:t>
      </w:r>
      <w:r>
        <w:rPr>
          <w:i/>
          <w:iCs/>
        </w:rPr>
        <w:t>.</w:t>
      </w:r>
    </w:p>
    <w:p w14:paraId="4C5FFDB2" w14:textId="77777777" w:rsidR="0018126F" w:rsidRDefault="0018126F" w:rsidP="004721A4">
      <w:pPr>
        <w:contextualSpacing/>
        <w:jc w:val="both"/>
        <w:rPr>
          <w:b/>
          <w:bCs/>
          <w:color w:val="000000"/>
          <w:u w:val="single"/>
        </w:rPr>
      </w:pPr>
    </w:p>
    <w:p w14:paraId="19946BD6" w14:textId="154A419A" w:rsidR="0018126F" w:rsidRPr="00E62DDE" w:rsidRDefault="0018126F" w:rsidP="004721A4">
      <w:pPr>
        <w:contextualSpacing/>
        <w:jc w:val="both"/>
        <w:rPr>
          <w:vertAlign w:val="superscript"/>
        </w:rPr>
      </w:pPr>
      <w:r w:rsidRPr="00806193">
        <w:rPr>
          <w:b/>
          <w:bCs/>
          <w:smallCaps/>
          <w:color w:val="000000"/>
        </w:rPr>
        <w:t>Keywords:</w:t>
      </w:r>
      <w:r>
        <w:rPr>
          <w:color w:val="000000"/>
        </w:rPr>
        <w:t xml:space="preserve"> </w:t>
      </w:r>
      <w:proofErr w:type="spellStart"/>
      <w:r>
        <w:rPr>
          <w:color w:val="000000"/>
        </w:rPr>
        <w:t>Pteropodidae</w:t>
      </w:r>
      <w:proofErr w:type="spellEnd"/>
      <w:r>
        <w:rPr>
          <w:color w:val="000000"/>
        </w:rPr>
        <w:t xml:space="preserve">, </w:t>
      </w:r>
      <w:r w:rsidR="00303C6C">
        <w:rPr>
          <w:color w:val="000000"/>
        </w:rPr>
        <w:t xml:space="preserve">pteropodid, </w:t>
      </w:r>
      <w:r>
        <w:rPr>
          <w:color w:val="000000"/>
        </w:rPr>
        <w:t xml:space="preserve">fruit bat, Madagascar, morphology, seasonality, </w:t>
      </w:r>
      <w:r>
        <w:rPr>
          <w:i/>
          <w:iCs/>
          <w:color w:val="000000"/>
        </w:rPr>
        <w:t>Pteropus rufus, Eidolon dupreanum, Rousettus madagascariensis</w:t>
      </w:r>
    </w:p>
    <w:p w14:paraId="6DF99FDF" w14:textId="77777777" w:rsidR="0018126F" w:rsidRDefault="0018126F" w:rsidP="004721A4">
      <w:pPr>
        <w:contextualSpacing/>
        <w:jc w:val="both"/>
        <w:rPr>
          <w:vertAlign w:val="superscript"/>
        </w:rPr>
      </w:pPr>
    </w:p>
    <w:p w14:paraId="1C771185" w14:textId="77777777" w:rsidR="0018126F" w:rsidRPr="00806193" w:rsidRDefault="0018126F" w:rsidP="004721A4">
      <w:pPr>
        <w:contextualSpacing/>
        <w:jc w:val="both"/>
        <w:rPr>
          <w:b/>
          <w:bCs/>
          <w:smallCaps/>
          <w:color w:val="000000"/>
        </w:rPr>
      </w:pPr>
      <w:r w:rsidRPr="00806193">
        <w:rPr>
          <w:smallCaps/>
          <w:vertAlign w:val="superscript"/>
        </w:rPr>
        <w:sym w:font="Wingdings 2" w:char="F085"/>
      </w:r>
      <w:r w:rsidRPr="00806193">
        <w:rPr>
          <w:b/>
          <w:bCs/>
          <w:smallCaps/>
          <w:color w:val="000000"/>
        </w:rPr>
        <w:t>Correspondent:</w:t>
      </w:r>
    </w:p>
    <w:p w14:paraId="1EE7D730" w14:textId="77777777" w:rsidR="0018126F" w:rsidRPr="004A57CD" w:rsidRDefault="0018126F" w:rsidP="004721A4">
      <w:pPr>
        <w:contextualSpacing/>
        <w:jc w:val="both"/>
        <w:rPr>
          <w:color w:val="000000"/>
        </w:rPr>
      </w:pPr>
      <w:r>
        <w:rPr>
          <w:color w:val="000000"/>
        </w:rPr>
        <w:t xml:space="preserve">Dr. </w:t>
      </w:r>
      <w:r w:rsidRPr="002914F9">
        <w:rPr>
          <w:color w:val="000000"/>
        </w:rPr>
        <w:t>Cara E. Brook</w:t>
      </w:r>
      <w:r>
        <w:rPr>
          <w:color w:val="000000"/>
        </w:rPr>
        <w:t xml:space="preserve">, </w:t>
      </w:r>
      <w:hyperlink r:id="rId17" w:history="1">
        <w:r w:rsidRPr="00E62DDE">
          <w:rPr>
            <w:rStyle w:val="Hyperlink"/>
          </w:rPr>
          <w:t>cbrook@uchicago.edu</w:t>
        </w:r>
      </w:hyperlink>
    </w:p>
    <w:p w14:paraId="5FA60E51" w14:textId="77777777" w:rsidR="0018126F" w:rsidRDefault="0018126F" w:rsidP="004721A4">
      <w:pPr>
        <w:contextualSpacing/>
        <w:jc w:val="both"/>
        <w:rPr>
          <w:i/>
          <w:iCs/>
        </w:rPr>
      </w:pPr>
    </w:p>
    <w:p w14:paraId="0E253D70" w14:textId="77777777" w:rsidR="00D53C05" w:rsidRPr="00D53C05" w:rsidRDefault="00D53C05" w:rsidP="004721A4">
      <w:pPr>
        <w:contextualSpacing/>
        <w:jc w:val="both"/>
        <w:rPr>
          <w:i/>
          <w:iCs/>
        </w:rPr>
      </w:pPr>
    </w:p>
    <w:p w14:paraId="27AF4A86" w14:textId="7EAB91DC" w:rsidR="005114A9" w:rsidRPr="004A73CE" w:rsidRDefault="00D53C05" w:rsidP="004721A4">
      <w:pPr>
        <w:contextualSpacing/>
        <w:jc w:val="both"/>
        <w:rPr>
          <w:color w:val="000000" w:themeColor="text1"/>
        </w:rPr>
      </w:pPr>
      <w:r>
        <w:rPr>
          <w:color w:val="000000" w:themeColor="text1"/>
        </w:rPr>
        <w:t xml:space="preserve">The island nation of Madagascar is home to three endemic species of Old World Fruit Bat in the family </w:t>
      </w:r>
      <w:proofErr w:type="spellStart"/>
      <w:r>
        <w:rPr>
          <w:color w:val="000000" w:themeColor="text1"/>
        </w:rPr>
        <w:t>Pteropodidae</w:t>
      </w:r>
      <w:proofErr w:type="spellEnd"/>
      <w:r>
        <w:rPr>
          <w:color w:val="000000" w:themeColor="text1"/>
        </w:rPr>
        <w:t xml:space="preserve">: </w:t>
      </w:r>
      <w:proofErr w:type="spellStart"/>
      <w:r>
        <w:rPr>
          <w:i/>
          <w:iCs/>
          <w:color w:val="000000" w:themeColor="text1"/>
        </w:rPr>
        <w:t>Pteropus</w:t>
      </w:r>
      <w:proofErr w:type="spellEnd"/>
      <w:r>
        <w:rPr>
          <w:i/>
          <w:iCs/>
          <w:color w:val="000000" w:themeColor="text1"/>
        </w:rPr>
        <w:t xml:space="preserve"> rufus, Eidolon dupreanum, </w:t>
      </w:r>
      <w:r>
        <w:rPr>
          <w:color w:val="000000" w:themeColor="text1"/>
        </w:rPr>
        <w:t xml:space="preserve">and </w:t>
      </w:r>
      <w:r>
        <w:rPr>
          <w:i/>
          <w:iCs/>
          <w:color w:val="000000" w:themeColor="text1"/>
        </w:rPr>
        <w:t xml:space="preserve">Rousettus madagascariensis, </w:t>
      </w:r>
      <w:r>
        <w:rPr>
          <w:color w:val="000000" w:themeColor="text1"/>
        </w:rPr>
        <w:t>all three of which are IUCN Red Listed under some category of threat. To inform</w:t>
      </w:r>
      <w:r w:rsidR="005114A9">
        <w:rPr>
          <w:color w:val="000000" w:themeColor="text1"/>
        </w:rPr>
        <w:t xml:space="preserve"> conservation efforts </w:t>
      </w:r>
      <w:r w:rsidR="00AD6F2B">
        <w:rPr>
          <w:color w:val="000000" w:themeColor="text1"/>
        </w:rPr>
        <w:t xml:space="preserve">to </w:t>
      </w:r>
      <w:r w:rsidR="005114A9">
        <w:rPr>
          <w:color w:val="000000" w:themeColor="text1"/>
        </w:rPr>
        <w:t>model population viability</w:t>
      </w:r>
      <w:r w:rsidR="00AD6F2B">
        <w:rPr>
          <w:color w:val="000000" w:themeColor="text1"/>
        </w:rPr>
        <w:t xml:space="preserve"> for these threatened species</w:t>
      </w:r>
      <w:r w:rsidR="005114A9">
        <w:rPr>
          <w:color w:val="000000" w:themeColor="text1"/>
        </w:rPr>
        <w:t xml:space="preserve">, as well understand the mechanisms underpinning persistence </w:t>
      </w:r>
      <w:r w:rsidR="00AD6F2B">
        <w:rPr>
          <w:color w:val="000000" w:themeColor="text1"/>
        </w:rPr>
        <w:t>of</w:t>
      </w:r>
      <w:r w:rsidR="005114A9">
        <w:rPr>
          <w:color w:val="000000" w:themeColor="text1"/>
        </w:rPr>
        <w:t xml:space="preserve"> several potentially zoonotic pathogens hosted by these bats, we</w:t>
      </w:r>
      <w:r w:rsidR="00AD6F2B">
        <w:rPr>
          <w:color w:val="000000" w:themeColor="text1"/>
        </w:rPr>
        <w:t xml:space="preserve"> here</w:t>
      </w:r>
      <w:r w:rsidR="005114A9">
        <w:rPr>
          <w:color w:val="000000" w:themeColor="text1"/>
        </w:rPr>
        <w:t xml:space="preserve"> define the seasonal </w:t>
      </w:r>
      <w:r>
        <w:rPr>
          <w:color w:val="000000" w:themeColor="text1"/>
        </w:rPr>
        <w:t xml:space="preserve">limits of a staggered annual </w:t>
      </w:r>
      <w:r w:rsidR="005114A9">
        <w:rPr>
          <w:color w:val="000000" w:themeColor="text1"/>
        </w:rPr>
        <w:t>birth pulse across the</w:t>
      </w:r>
      <w:r w:rsidR="00AD6F2B">
        <w:rPr>
          <w:color w:val="000000" w:themeColor="text1"/>
        </w:rPr>
        <w:t xml:space="preserve"> </w:t>
      </w:r>
      <w:r w:rsidR="005114A9">
        <w:rPr>
          <w:color w:val="000000" w:themeColor="text1"/>
        </w:rPr>
        <w:t xml:space="preserve">three </w:t>
      </w:r>
      <w:r w:rsidR="00AD6F2B">
        <w:rPr>
          <w:color w:val="000000" w:themeColor="text1"/>
        </w:rPr>
        <w:t xml:space="preserve">Malagasy </w:t>
      </w:r>
      <w:r w:rsidR="00AC3096">
        <w:rPr>
          <w:color w:val="000000" w:themeColor="text1"/>
        </w:rPr>
        <w:t>pteropodids</w:t>
      </w:r>
      <w:r w:rsidR="00AD6F2B">
        <w:rPr>
          <w:color w:val="000000" w:themeColor="text1"/>
        </w:rPr>
        <w:t xml:space="preserve">. Our field studies in central-eastern Madagascar </w:t>
      </w:r>
      <w:r w:rsidR="00CA7392">
        <w:rPr>
          <w:color w:val="000000" w:themeColor="text1"/>
        </w:rPr>
        <w:t>indicate</w:t>
      </w:r>
      <w:r w:rsidR="00AD6F2B">
        <w:rPr>
          <w:color w:val="000000" w:themeColor="text1"/>
        </w:rPr>
        <w:t xml:space="preserve"> that this annual birth pulse</w:t>
      </w:r>
      <w:r w:rsidR="005114A9">
        <w:rPr>
          <w:color w:val="000000" w:themeColor="text1"/>
        </w:rPr>
        <w:t xml:space="preserve"> takes place in September/October </w:t>
      </w:r>
      <w:r w:rsidR="00AD6F2B">
        <w:rPr>
          <w:color w:val="000000" w:themeColor="text1"/>
        </w:rPr>
        <w:t>for</w:t>
      </w:r>
      <w:r w:rsidR="005114A9">
        <w:rPr>
          <w:color w:val="000000" w:themeColor="text1"/>
        </w:rPr>
        <w:t xml:space="preserve"> </w:t>
      </w:r>
      <w:r w:rsidR="005114A9">
        <w:rPr>
          <w:i/>
          <w:iCs/>
          <w:color w:val="000000" w:themeColor="text1"/>
        </w:rPr>
        <w:t xml:space="preserve">P. rufus, </w:t>
      </w:r>
      <w:r w:rsidR="005114A9">
        <w:rPr>
          <w:color w:val="000000" w:themeColor="text1"/>
        </w:rPr>
        <w:t xml:space="preserve">November for </w:t>
      </w:r>
      <w:r w:rsidR="005114A9">
        <w:rPr>
          <w:i/>
          <w:iCs/>
          <w:color w:val="000000" w:themeColor="text1"/>
        </w:rPr>
        <w:t xml:space="preserve">E. dupreanum, </w:t>
      </w:r>
      <w:r w:rsidR="005114A9">
        <w:rPr>
          <w:color w:val="000000" w:themeColor="text1"/>
        </w:rPr>
        <w:t xml:space="preserve">and December for </w:t>
      </w:r>
      <w:r w:rsidR="005114A9">
        <w:rPr>
          <w:i/>
          <w:iCs/>
          <w:color w:val="000000" w:themeColor="text1"/>
        </w:rPr>
        <w:t xml:space="preserve">R. </w:t>
      </w:r>
      <w:proofErr w:type="spellStart"/>
      <w:r w:rsidR="005114A9">
        <w:rPr>
          <w:i/>
          <w:iCs/>
          <w:color w:val="000000" w:themeColor="text1"/>
        </w:rPr>
        <w:t>madagascariensis</w:t>
      </w:r>
      <w:proofErr w:type="spellEnd"/>
      <w:r w:rsidR="00C00A44">
        <w:rPr>
          <w:i/>
          <w:iCs/>
          <w:color w:val="000000" w:themeColor="text1"/>
        </w:rPr>
        <w:t xml:space="preserve">. </w:t>
      </w:r>
      <w:r w:rsidR="00C00A44">
        <w:rPr>
          <w:color w:val="000000" w:themeColor="text1"/>
        </w:rPr>
        <w:t>J</w:t>
      </w:r>
      <w:r w:rsidR="00AD6F2B">
        <w:rPr>
          <w:color w:val="000000" w:themeColor="text1"/>
        </w:rPr>
        <w:t xml:space="preserve">uvenile development periods </w:t>
      </w:r>
      <w:r w:rsidR="00C00A44">
        <w:rPr>
          <w:color w:val="000000" w:themeColor="text1"/>
        </w:rPr>
        <w:t>vary</w:t>
      </w:r>
      <w:r w:rsidR="00A2110F">
        <w:rPr>
          <w:color w:val="000000" w:themeColor="text1"/>
        </w:rPr>
        <w:t xml:space="preserve"> across the three species, resulting</w:t>
      </w:r>
      <w:r w:rsidR="00AD6F2B">
        <w:rPr>
          <w:color w:val="000000" w:themeColor="text1"/>
        </w:rPr>
        <w:t xml:space="preserve"> in near-synchronous weaning of pups</w:t>
      </w:r>
      <w:r w:rsidR="00AC3096">
        <w:rPr>
          <w:color w:val="000000" w:themeColor="text1"/>
        </w:rPr>
        <w:t xml:space="preserve"> for all species in late January-February at the height of the fruiting </w:t>
      </w:r>
      <w:r w:rsidR="00AC3096">
        <w:rPr>
          <w:color w:val="000000" w:themeColor="text1"/>
        </w:rPr>
        <w:lastRenderedPageBreak/>
        <w:t>season</w:t>
      </w:r>
      <w:r w:rsidR="00A2110F">
        <w:rPr>
          <w:color w:val="000000" w:themeColor="text1"/>
        </w:rPr>
        <w:t xml:space="preserve"> for Madagascar, a pattern characteristic of most mammalian frugivores on the island</w:t>
      </w:r>
      <w:r w:rsidR="00AC3096">
        <w:rPr>
          <w:color w:val="000000" w:themeColor="text1"/>
        </w:rPr>
        <w:t xml:space="preserve">. We </w:t>
      </w:r>
      <w:r w:rsidR="00A2110F">
        <w:rPr>
          <w:color w:val="000000" w:themeColor="text1"/>
        </w:rPr>
        <w:t xml:space="preserve">here </w:t>
      </w:r>
      <w:r w:rsidR="00AC3096">
        <w:rPr>
          <w:color w:val="000000" w:themeColor="text1"/>
        </w:rPr>
        <w:t xml:space="preserve">document the size range in morphological </w:t>
      </w:r>
      <w:r w:rsidR="00A2110F">
        <w:rPr>
          <w:color w:val="000000" w:themeColor="text1"/>
        </w:rPr>
        <w:t>traits</w:t>
      </w:r>
      <w:r w:rsidR="00AC3096">
        <w:rPr>
          <w:color w:val="000000" w:themeColor="text1"/>
        </w:rPr>
        <w:t xml:space="preserve"> for the </w:t>
      </w:r>
      <w:r w:rsidR="00A2110F">
        <w:rPr>
          <w:color w:val="000000" w:themeColor="text1"/>
        </w:rPr>
        <w:t xml:space="preserve">three </w:t>
      </w:r>
      <w:r w:rsidR="00AC3096">
        <w:rPr>
          <w:color w:val="000000" w:themeColor="text1"/>
        </w:rPr>
        <w:t>Malagasy fruit bats</w:t>
      </w:r>
      <w:r w:rsidR="00A2110F">
        <w:rPr>
          <w:color w:val="000000" w:themeColor="text1"/>
        </w:rPr>
        <w:t xml:space="preserve"> species; these </w:t>
      </w:r>
      <w:proofErr w:type="spellStart"/>
      <w:r w:rsidR="00A2110F">
        <w:rPr>
          <w:color w:val="000000" w:themeColor="text1"/>
        </w:rPr>
        <w:t>traists</w:t>
      </w:r>
      <w:proofErr w:type="spellEnd"/>
      <w:r w:rsidR="00A2110F">
        <w:rPr>
          <w:color w:val="000000" w:themeColor="text1"/>
        </w:rPr>
        <w:t xml:space="preserve"> </w:t>
      </w:r>
      <w:r w:rsidR="00AC3096">
        <w:rPr>
          <w:color w:val="000000" w:themeColor="text1"/>
        </w:rPr>
        <w:t xml:space="preserve">span the range of those known for pteropodids more broadly, with </w:t>
      </w:r>
      <w:r w:rsidR="00AC3096">
        <w:rPr>
          <w:i/>
          <w:iCs/>
          <w:color w:val="000000" w:themeColor="text1"/>
        </w:rPr>
        <w:t>P. rufus</w:t>
      </w:r>
      <w:r w:rsidR="00AC3096">
        <w:rPr>
          <w:color w:val="000000" w:themeColor="text1"/>
        </w:rPr>
        <w:t xml:space="preserve"> and </w:t>
      </w:r>
      <w:r w:rsidR="00AC3096">
        <w:rPr>
          <w:i/>
          <w:iCs/>
          <w:color w:val="000000" w:themeColor="text1"/>
        </w:rPr>
        <w:t xml:space="preserve">E. dupreanum </w:t>
      </w:r>
      <w:r w:rsidR="00AC3096">
        <w:rPr>
          <w:color w:val="000000" w:themeColor="text1"/>
        </w:rPr>
        <w:t xml:space="preserve">among the larger of recorded species and </w:t>
      </w:r>
      <w:r w:rsidR="00AC3096">
        <w:rPr>
          <w:i/>
          <w:iCs/>
          <w:color w:val="000000" w:themeColor="text1"/>
        </w:rPr>
        <w:t xml:space="preserve">R. madagascariensis </w:t>
      </w:r>
      <w:r w:rsidR="00AC3096">
        <w:rPr>
          <w:color w:val="000000" w:themeColor="text1"/>
        </w:rPr>
        <w:t xml:space="preserve">among the smaller. </w:t>
      </w:r>
      <w:r w:rsidR="00D36EC1">
        <w:rPr>
          <w:color w:val="000000" w:themeColor="text1"/>
        </w:rPr>
        <w:t xml:space="preserve">We explore seasonal variation in body condition by comparing observed body mass with body mass </w:t>
      </w:r>
      <w:r w:rsidR="00D93327">
        <w:rPr>
          <w:color w:val="000000" w:themeColor="text1"/>
        </w:rPr>
        <w:t>predicted by</w:t>
      </w:r>
      <w:r w:rsidR="00D36EC1">
        <w:rPr>
          <w:color w:val="000000" w:themeColor="text1"/>
        </w:rPr>
        <w:t xml:space="preserve"> forearm length, </w:t>
      </w:r>
      <w:r w:rsidR="00AC3096">
        <w:rPr>
          <w:color w:val="000000" w:themeColor="text1"/>
        </w:rPr>
        <w:t>demonstrat</w:t>
      </w:r>
      <w:r w:rsidR="00D36EC1">
        <w:rPr>
          <w:color w:val="000000" w:themeColor="text1"/>
        </w:rPr>
        <w:t>ing</w:t>
      </w:r>
      <w:r w:rsidR="00AC3096">
        <w:rPr>
          <w:color w:val="000000" w:themeColor="text1"/>
        </w:rPr>
        <w:t xml:space="preserve"> </w:t>
      </w:r>
      <w:r w:rsidR="00D36EC1">
        <w:rPr>
          <w:color w:val="000000" w:themeColor="text1"/>
        </w:rPr>
        <w:t xml:space="preserve">that </w:t>
      </w:r>
      <w:r w:rsidR="00AC3096">
        <w:rPr>
          <w:color w:val="000000" w:themeColor="text1"/>
        </w:rPr>
        <w:t xml:space="preserve">pregnant females add weight during </w:t>
      </w:r>
      <w:r w:rsidR="00303C6C">
        <w:rPr>
          <w:color w:val="000000" w:themeColor="text1"/>
        </w:rPr>
        <w:t>staggered</w:t>
      </w:r>
      <w:r w:rsidR="00AC3096">
        <w:rPr>
          <w:color w:val="000000" w:themeColor="text1"/>
        </w:rPr>
        <w:t xml:space="preserve"> gestation period</w:t>
      </w:r>
      <w:r w:rsidR="00303C6C">
        <w:rPr>
          <w:color w:val="000000" w:themeColor="text1"/>
        </w:rPr>
        <w:t>s</w:t>
      </w:r>
      <w:r w:rsidR="00AC3096">
        <w:rPr>
          <w:color w:val="000000" w:themeColor="text1"/>
        </w:rPr>
        <w:t xml:space="preserve"> and males lose weight during the nutritionally-deficit Malagasy winter. Finally, we quantify forearm, tibia, and ear length growth rates in juvenile Malagasy pteropodids, demonstrating both faster growth and more protracted development </w:t>
      </w:r>
      <w:r w:rsidR="004A73CE">
        <w:rPr>
          <w:color w:val="000000" w:themeColor="text1"/>
        </w:rPr>
        <w:t xml:space="preserve">times for the largest-bodied </w:t>
      </w:r>
      <w:r w:rsidR="004A73CE">
        <w:rPr>
          <w:i/>
          <w:iCs/>
          <w:color w:val="000000" w:themeColor="text1"/>
        </w:rPr>
        <w:t xml:space="preserve">P. rufus. </w:t>
      </w:r>
      <w:r w:rsidR="00CA7392">
        <w:rPr>
          <w:color w:val="000000" w:themeColor="text1"/>
        </w:rPr>
        <w:t xml:space="preserve">The longer development period for </w:t>
      </w:r>
      <w:r w:rsidR="004F712D">
        <w:rPr>
          <w:color w:val="000000" w:themeColor="text1"/>
        </w:rPr>
        <w:t xml:space="preserve">the already-threatened </w:t>
      </w:r>
      <w:r w:rsidR="00CA7392">
        <w:rPr>
          <w:i/>
          <w:iCs/>
          <w:color w:val="000000" w:themeColor="text1"/>
        </w:rPr>
        <w:t xml:space="preserve">P. rufus </w:t>
      </w:r>
      <w:r w:rsidR="004F712D">
        <w:rPr>
          <w:color w:val="000000" w:themeColor="text1"/>
        </w:rPr>
        <w:t xml:space="preserve">further jeopardizes </w:t>
      </w:r>
      <w:r w:rsidR="00A2110F">
        <w:rPr>
          <w:color w:val="000000" w:themeColor="text1"/>
        </w:rPr>
        <w:t>this species’</w:t>
      </w:r>
      <w:r w:rsidR="004F712D">
        <w:rPr>
          <w:color w:val="000000" w:themeColor="text1"/>
        </w:rPr>
        <w:t xml:space="preserve"> </w:t>
      </w:r>
      <w:r w:rsidR="00CA7392">
        <w:rPr>
          <w:color w:val="000000" w:themeColor="text1"/>
        </w:rPr>
        <w:t xml:space="preserve">conservation </w:t>
      </w:r>
      <w:r w:rsidR="004F712D">
        <w:rPr>
          <w:color w:val="000000" w:themeColor="text1"/>
        </w:rPr>
        <w:t xml:space="preserve">status as </w:t>
      </w:r>
      <w:r w:rsidR="00CA7392">
        <w:rPr>
          <w:color w:val="000000" w:themeColor="text1"/>
        </w:rPr>
        <w:t>human hunting</w:t>
      </w:r>
      <w:r w:rsidR="004F712D">
        <w:rPr>
          <w:color w:val="000000" w:themeColor="text1"/>
        </w:rPr>
        <w:t xml:space="preserve"> of bats for subsistence </w:t>
      </w:r>
      <w:r w:rsidR="00CA7392">
        <w:rPr>
          <w:color w:val="000000" w:themeColor="text1"/>
        </w:rPr>
        <w:t xml:space="preserve">is particularly detrimental to population viability during reproductive periods. The more extreme seasonal variation in the mass to forearm relationship for </w:t>
      </w:r>
      <w:r w:rsidR="00CA7392">
        <w:rPr>
          <w:i/>
          <w:iCs/>
          <w:color w:val="000000" w:themeColor="text1"/>
        </w:rPr>
        <w:t xml:space="preserve">P. rufus </w:t>
      </w:r>
      <w:r w:rsidR="00A2110F">
        <w:rPr>
          <w:color w:val="000000" w:themeColor="text1"/>
        </w:rPr>
        <w:t>may also</w:t>
      </w:r>
      <w:r w:rsidR="00CA7392">
        <w:rPr>
          <w:color w:val="000000" w:themeColor="text1"/>
        </w:rPr>
        <w:t xml:space="preserve"> modulates immune function, an important consideration given these bats’ roles as reservoir hosts for several high profile viral families known to cause severe disease in humans. </w:t>
      </w:r>
      <w:r w:rsidR="004A73CE">
        <w:rPr>
          <w:color w:val="000000" w:themeColor="text1"/>
        </w:rPr>
        <w:t>Our work highlights the importance of longitudinal field studies in collecting critical data for mammalian conservation efforts and human public health alike.</w:t>
      </w:r>
    </w:p>
    <w:p w14:paraId="7ACBE9FC" w14:textId="77777777" w:rsidR="005114A9" w:rsidRDefault="005114A9" w:rsidP="004721A4">
      <w:pPr>
        <w:contextualSpacing/>
        <w:jc w:val="both"/>
        <w:rPr>
          <w:i/>
          <w:iCs/>
          <w:color w:val="000000" w:themeColor="text1"/>
        </w:rPr>
      </w:pPr>
    </w:p>
    <w:p w14:paraId="302573E0" w14:textId="5138601C" w:rsidR="00D53C05" w:rsidRPr="005114A9" w:rsidRDefault="005114A9" w:rsidP="004721A4">
      <w:pPr>
        <w:contextualSpacing/>
        <w:jc w:val="both"/>
        <w:rPr>
          <w:color w:val="000000" w:themeColor="text1"/>
        </w:rPr>
      </w:pPr>
      <w:r>
        <w:rPr>
          <w:color w:val="000000" w:themeColor="text1"/>
        </w:rPr>
        <w:t xml:space="preserve"> </w:t>
      </w:r>
    </w:p>
    <w:p w14:paraId="6BBA4012" w14:textId="77777777" w:rsidR="002914F9" w:rsidRPr="002914F9" w:rsidRDefault="002914F9" w:rsidP="004721A4">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4721A4">
      <w:pPr>
        <w:contextualSpacing/>
        <w:jc w:val="both"/>
        <w:rPr>
          <w:color w:val="000000"/>
        </w:rPr>
      </w:pPr>
    </w:p>
    <w:p w14:paraId="1A499A42" w14:textId="77777777" w:rsidR="00E62DDE" w:rsidRPr="002914F9" w:rsidRDefault="00E62DDE" w:rsidP="004721A4">
      <w:pPr>
        <w:contextualSpacing/>
        <w:jc w:val="both"/>
        <w:rPr>
          <w:color w:val="000000"/>
        </w:rPr>
      </w:pPr>
    </w:p>
    <w:p w14:paraId="14AFA0C2" w14:textId="77777777" w:rsidR="002914F9" w:rsidRPr="002914F9" w:rsidRDefault="002914F9" w:rsidP="004721A4">
      <w:pPr>
        <w:contextualSpacing/>
      </w:pPr>
    </w:p>
    <w:p w14:paraId="30B6F098" w14:textId="77777777" w:rsidR="002914F9" w:rsidRDefault="002914F9" w:rsidP="004721A4">
      <w:pPr>
        <w:contextualSpacing/>
      </w:pPr>
    </w:p>
    <w:p w14:paraId="7538C0F2" w14:textId="016056E0" w:rsidR="00C865A6" w:rsidRDefault="00C865A6" w:rsidP="004721A4">
      <w:pPr>
        <w:contextualSpacing/>
      </w:pPr>
    </w:p>
    <w:p w14:paraId="67F16E2B" w14:textId="2BDC20EE" w:rsidR="00303C6C" w:rsidRDefault="00303C6C" w:rsidP="004721A4">
      <w:pPr>
        <w:contextualSpacing/>
      </w:pPr>
    </w:p>
    <w:p w14:paraId="36E822A7" w14:textId="145725DA" w:rsidR="00303C6C" w:rsidRDefault="00303C6C" w:rsidP="004721A4">
      <w:pPr>
        <w:contextualSpacing/>
      </w:pPr>
    </w:p>
    <w:p w14:paraId="6E53CE52" w14:textId="253EE4B2" w:rsidR="00303C6C" w:rsidRDefault="00303C6C" w:rsidP="004721A4">
      <w:pPr>
        <w:contextualSpacing/>
      </w:pPr>
    </w:p>
    <w:p w14:paraId="78D85122" w14:textId="3E65C124" w:rsidR="00303C6C" w:rsidRDefault="00303C6C" w:rsidP="004721A4">
      <w:pPr>
        <w:contextualSpacing/>
      </w:pPr>
    </w:p>
    <w:p w14:paraId="60AF6222" w14:textId="3EFDEABC" w:rsidR="00303C6C" w:rsidRDefault="00303C6C" w:rsidP="004721A4">
      <w:pPr>
        <w:contextualSpacing/>
      </w:pPr>
    </w:p>
    <w:p w14:paraId="2E2311A7" w14:textId="7F98703D" w:rsidR="00303C6C" w:rsidRDefault="00303C6C" w:rsidP="004721A4">
      <w:pPr>
        <w:contextualSpacing/>
      </w:pPr>
    </w:p>
    <w:p w14:paraId="1616C109" w14:textId="5D3C2647" w:rsidR="00303C6C" w:rsidRDefault="00303C6C" w:rsidP="004721A4">
      <w:pPr>
        <w:contextualSpacing/>
      </w:pPr>
    </w:p>
    <w:p w14:paraId="67954D81" w14:textId="4B28072F" w:rsidR="00303C6C" w:rsidRDefault="00303C6C" w:rsidP="004721A4">
      <w:pPr>
        <w:contextualSpacing/>
      </w:pPr>
    </w:p>
    <w:p w14:paraId="59A87F0C" w14:textId="1612DA2D" w:rsidR="004721A4" w:rsidRDefault="004721A4" w:rsidP="004721A4">
      <w:pPr>
        <w:contextualSpacing/>
      </w:pPr>
    </w:p>
    <w:p w14:paraId="6C48ACD0" w14:textId="0C517A53" w:rsidR="004721A4" w:rsidRDefault="004721A4" w:rsidP="004721A4">
      <w:pPr>
        <w:contextualSpacing/>
      </w:pPr>
    </w:p>
    <w:p w14:paraId="2CCE86A3" w14:textId="168883DC" w:rsidR="004721A4" w:rsidRDefault="004721A4" w:rsidP="004721A4">
      <w:pPr>
        <w:contextualSpacing/>
      </w:pPr>
    </w:p>
    <w:p w14:paraId="0E37421A" w14:textId="38AFCFBE" w:rsidR="004721A4" w:rsidRDefault="004721A4" w:rsidP="004721A4">
      <w:pPr>
        <w:contextualSpacing/>
      </w:pPr>
    </w:p>
    <w:p w14:paraId="4BC18F01" w14:textId="14F609BD" w:rsidR="004721A4" w:rsidRDefault="004721A4" w:rsidP="004721A4">
      <w:pPr>
        <w:contextualSpacing/>
      </w:pPr>
    </w:p>
    <w:p w14:paraId="3DE058EC" w14:textId="7DF0CA81" w:rsidR="004721A4" w:rsidRDefault="004721A4" w:rsidP="004721A4">
      <w:pPr>
        <w:contextualSpacing/>
      </w:pPr>
    </w:p>
    <w:p w14:paraId="1995C30F" w14:textId="7F307615" w:rsidR="004721A4" w:rsidRDefault="004721A4" w:rsidP="004721A4">
      <w:pPr>
        <w:contextualSpacing/>
      </w:pPr>
    </w:p>
    <w:p w14:paraId="012EF6DF" w14:textId="68F847E9" w:rsidR="004721A4" w:rsidRDefault="004721A4" w:rsidP="004721A4">
      <w:pPr>
        <w:contextualSpacing/>
      </w:pPr>
    </w:p>
    <w:p w14:paraId="17EBB1E1" w14:textId="05BA9354" w:rsidR="004721A4" w:rsidRDefault="004721A4" w:rsidP="004721A4">
      <w:pPr>
        <w:contextualSpacing/>
      </w:pPr>
    </w:p>
    <w:p w14:paraId="61B2B350" w14:textId="12DDC7F8" w:rsidR="004721A4" w:rsidRDefault="004721A4" w:rsidP="004721A4">
      <w:pPr>
        <w:contextualSpacing/>
      </w:pPr>
    </w:p>
    <w:p w14:paraId="132CE1CD" w14:textId="260FA30B" w:rsidR="004721A4" w:rsidRDefault="004721A4" w:rsidP="004721A4">
      <w:pPr>
        <w:contextualSpacing/>
      </w:pPr>
    </w:p>
    <w:p w14:paraId="40EE98DD" w14:textId="7D2A030D" w:rsidR="004721A4" w:rsidRDefault="004721A4" w:rsidP="004721A4">
      <w:pPr>
        <w:contextualSpacing/>
      </w:pPr>
    </w:p>
    <w:p w14:paraId="4FC41337" w14:textId="77777777" w:rsidR="004721A4" w:rsidRDefault="004721A4" w:rsidP="004721A4">
      <w:pPr>
        <w:contextualSpacing/>
      </w:pPr>
    </w:p>
    <w:p w14:paraId="5F2AC80F" w14:textId="77777777" w:rsidR="00303C6C" w:rsidRDefault="00303C6C" w:rsidP="004721A4">
      <w:pPr>
        <w:contextualSpacing/>
      </w:pPr>
    </w:p>
    <w:p w14:paraId="28B35738" w14:textId="2D53BA39" w:rsidR="00704106" w:rsidRDefault="004237C3" w:rsidP="004721A4">
      <w:pPr>
        <w:ind w:firstLine="720"/>
        <w:contextualSpacing/>
        <w:jc w:val="both"/>
        <w:rPr>
          <w:color w:val="000000"/>
        </w:rPr>
      </w:pPr>
      <w:r>
        <w:rPr>
          <w:color w:val="000000"/>
        </w:rPr>
        <w:t xml:space="preserve">The </w:t>
      </w:r>
      <w:r w:rsidR="00133DCA">
        <w:rPr>
          <w:color w:val="000000"/>
        </w:rPr>
        <w:t>Old World Fruit B</w:t>
      </w:r>
      <w:r>
        <w:rPr>
          <w:color w:val="000000"/>
        </w:rPr>
        <w:t xml:space="preserve">at family </w:t>
      </w:r>
      <w:proofErr w:type="spellStart"/>
      <w:r>
        <w:rPr>
          <w:color w:val="000000"/>
        </w:rPr>
        <w:t>Pteropodidae</w:t>
      </w:r>
      <w:proofErr w:type="spellEnd"/>
      <w:r w:rsidR="00E62DDE">
        <w:rPr>
          <w:color w:val="000000"/>
        </w:rPr>
        <w:t xml:space="preserve">, </w:t>
      </w:r>
      <w:r w:rsidR="00133DCA">
        <w:rPr>
          <w:color w:val="000000"/>
        </w:rPr>
        <w:t xml:space="preserve">known </w:t>
      </w:r>
      <w:r w:rsidR="00E62DDE">
        <w:rPr>
          <w:color w:val="000000"/>
        </w:rPr>
        <w:t xml:space="preserve">colloquially as </w:t>
      </w:r>
      <w:r w:rsidR="00133DCA">
        <w:rPr>
          <w:color w:val="000000"/>
        </w:rPr>
        <w:t xml:space="preserve">the </w:t>
      </w:r>
      <w:r w:rsidR="00E62DDE">
        <w:rPr>
          <w:color w:val="000000"/>
        </w:rPr>
        <w:t>‘</w:t>
      </w:r>
      <w:r>
        <w:rPr>
          <w:color w:val="000000"/>
        </w:rPr>
        <w:t>flying foxes,</w:t>
      </w:r>
      <w:r w:rsidR="00E62DDE">
        <w:rPr>
          <w:color w:val="000000"/>
        </w:rPr>
        <w:t>’</w:t>
      </w:r>
      <w:r>
        <w:rPr>
          <w:color w:val="000000"/>
        </w:rPr>
        <w:t xml:space="preserve"> </w:t>
      </w:r>
      <w:r w:rsidR="002D0D61">
        <w:rPr>
          <w:color w:val="000000"/>
        </w:rPr>
        <w:t xml:space="preserve">makes up one of </w:t>
      </w:r>
      <w:r>
        <w:rPr>
          <w:color w:val="000000"/>
        </w:rPr>
        <w:t>the most endangered groups of mammals on Earth, with some 3</w:t>
      </w:r>
      <w:r w:rsidR="00A56F0B">
        <w:rPr>
          <w:color w:val="000000"/>
        </w:rPr>
        <w:t>5</w:t>
      </w:r>
      <w:r>
        <w:rPr>
          <w:color w:val="000000"/>
        </w:rPr>
        <w:t>% of species</w:t>
      </w:r>
      <w:r w:rsidR="00CA2C17">
        <w:rPr>
          <w:color w:val="000000"/>
        </w:rPr>
        <w:t xml:space="preserve"> </w:t>
      </w:r>
      <w:r w:rsidR="004F712D">
        <w:rPr>
          <w:color w:val="000000"/>
        </w:rPr>
        <w:t xml:space="preserve">either extinct or </w:t>
      </w:r>
      <w:r>
        <w:rPr>
          <w:color w:val="000000"/>
        </w:rPr>
        <w:t>threatened</w:t>
      </w:r>
      <w:r w:rsidR="004F712D">
        <w:rPr>
          <w:color w:val="000000"/>
        </w:rPr>
        <w:t xml:space="preserve"> with extinction</w:t>
      </w:r>
      <w:r>
        <w:rPr>
          <w:color w:val="000000"/>
        </w:rPr>
        <w:t xml:space="preserve">, </w:t>
      </w:r>
      <w:r w:rsidR="00CA2C17">
        <w:rPr>
          <w:color w:val="000000"/>
        </w:rPr>
        <w:t>a proportion almost three times higher than that reported</w:t>
      </w:r>
      <w:r w:rsidR="004F712D">
        <w:rPr>
          <w:color w:val="000000"/>
        </w:rPr>
        <w:t xml:space="preserve"> (12%)</w:t>
      </w:r>
      <w:r w:rsidR="00CA2C17">
        <w:rPr>
          <w:color w:val="000000"/>
        </w:rPr>
        <w:t xml:space="preserve"> for all other bat families combined </w:t>
      </w:r>
      <w:r w:rsidR="00CA2C17">
        <w:rPr>
          <w:color w:val="000000"/>
        </w:rPr>
        <w:fldChar w:fldCharType="begin" w:fldLock="1"/>
      </w:r>
      <w:r w:rsidR="00D76B31">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2018)"},"properties":{"noteIndex":0},"schema":"https://github.com/citation-style-language/schema/raw/master/csl-citation.json"}</w:instrText>
      </w:r>
      <w:r w:rsidR="00CA2C17">
        <w:rPr>
          <w:color w:val="000000"/>
        </w:rPr>
        <w:fldChar w:fldCharType="separate"/>
      </w:r>
      <w:r w:rsidR="00303C6C" w:rsidRPr="00303C6C">
        <w:rPr>
          <w:noProof/>
          <w:color w:val="000000"/>
        </w:rPr>
        <w:t>(Species IUCN Red List Threat. 2018)</w:t>
      </w:r>
      <w:r w:rsidR="00CA2C17">
        <w:rPr>
          <w:color w:val="000000"/>
        </w:rPr>
        <w:fldChar w:fldCharType="end"/>
      </w:r>
      <w:r w:rsidR="00CA2C17">
        <w:rPr>
          <w:color w:val="000000"/>
        </w:rPr>
        <w:t>. Fruit bats experience disproportionate rates of persecution, likely as a result of their propensity for small island endemism</w:t>
      </w:r>
      <w:r w:rsidR="00BA7031">
        <w:rPr>
          <w:color w:val="000000"/>
        </w:rPr>
        <w:t xml:space="preserve"> </w:t>
      </w:r>
      <w:r w:rsidR="00BA7031">
        <w:rPr>
          <w:color w:val="000000"/>
        </w:rPr>
        <w:fldChar w:fldCharType="begin" w:fldLock="1"/>
      </w:r>
      <w:r w:rsidR="00491D57">
        <w:rPr>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color w:val="000000"/>
        </w:rPr>
        <w:fldChar w:fldCharType="separate"/>
      </w:r>
      <w:r w:rsidR="00421AD2" w:rsidRPr="00421AD2">
        <w:rPr>
          <w:noProof/>
          <w:color w:val="000000"/>
        </w:rPr>
        <w:t>(Jones et al. 2009)</w:t>
      </w:r>
      <w:r w:rsidR="00BA7031">
        <w:rPr>
          <w:color w:val="000000"/>
        </w:rPr>
        <w:fldChar w:fldCharType="end"/>
      </w:r>
      <w:r w:rsidR="00CA2C17">
        <w:rPr>
          <w:color w:val="000000"/>
        </w:rPr>
        <w:t xml:space="preserve"> and their large size</w:t>
      </w:r>
      <w:r w:rsidR="00704106">
        <w:rPr>
          <w:color w:val="000000"/>
        </w:rPr>
        <w:t>s</w:t>
      </w:r>
      <w:r w:rsidR="00D76B31">
        <w:rPr>
          <w:color w:val="000000"/>
        </w:rPr>
        <w:t xml:space="preserve"> (fruit bat wingspans can reach up to two meters in the case of </w:t>
      </w:r>
      <w:proofErr w:type="spellStart"/>
      <w:r w:rsidR="00D76B31">
        <w:rPr>
          <w:i/>
          <w:iCs/>
          <w:color w:val="000000"/>
        </w:rPr>
        <w:t>Pteropus</w:t>
      </w:r>
      <w:proofErr w:type="spellEnd"/>
      <w:r w:rsidR="00D76B31">
        <w:rPr>
          <w:i/>
          <w:iCs/>
          <w:color w:val="000000"/>
        </w:rPr>
        <w:t xml:space="preserve"> </w:t>
      </w:r>
      <w:proofErr w:type="spellStart"/>
      <w:r w:rsidR="00D76B31">
        <w:rPr>
          <w:i/>
          <w:iCs/>
          <w:color w:val="000000"/>
        </w:rPr>
        <w:t>vampyrus</w:t>
      </w:r>
      <w:proofErr w:type="spellEnd"/>
      <w:r w:rsidR="00D76B31">
        <w:rPr>
          <w:i/>
          <w:iCs/>
          <w:color w:val="000000"/>
        </w:rPr>
        <w:t xml:space="preserve">, </w:t>
      </w:r>
      <w:r w:rsidR="00D76B31">
        <w:rPr>
          <w:color w:val="000000"/>
        </w:rPr>
        <w:t xml:space="preserve">the world’s largest bat; </w:t>
      </w:r>
      <w:r w:rsidR="00D76B31">
        <w:rPr>
          <w:color w:val="000000"/>
        </w:rPr>
        <w:fldChar w:fldCharType="begin" w:fldLock="1"/>
      </w:r>
      <w:r w:rsidR="00D76B31">
        <w:rPr>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manualFormatting":"Corbet and Hill 1992)","plainTextFormattedCitation":"(Corbet and Hill 1992)","previouslyFormattedCitation":"(Corbet and Hill 1992)"},"properties":{"noteIndex":0},"schema":"https://github.com/citation-style-language/schema/raw/master/csl-citation.json"}</w:instrText>
      </w:r>
      <w:r w:rsidR="00D76B31">
        <w:rPr>
          <w:color w:val="000000"/>
        </w:rPr>
        <w:fldChar w:fldCharType="separate"/>
      </w:r>
      <w:r w:rsidR="00D76B31" w:rsidRPr="00D76B31">
        <w:rPr>
          <w:noProof/>
          <w:color w:val="000000"/>
        </w:rPr>
        <w:t>Corbet and Hill 1992)</w:t>
      </w:r>
      <w:r w:rsidR="00D76B31">
        <w:rPr>
          <w:color w:val="000000"/>
        </w:rPr>
        <w:fldChar w:fldCharType="end"/>
      </w:r>
      <w:r w:rsidR="00704106">
        <w:rPr>
          <w:color w:val="000000"/>
        </w:rPr>
        <w:t xml:space="preserve">, </w:t>
      </w:r>
      <w:r w:rsidR="00CA2C17">
        <w:rPr>
          <w:color w:val="000000"/>
        </w:rPr>
        <w:t xml:space="preserve">which make them targets for the bushmeat trade </w:t>
      </w:r>
      <w:r w:rsidR="00CA2C17">
        <w:rPr>
          <w:color w:val="000000"/>
        </w:rPr>
        <w:fldChar w:fldCharType="begin" w:fldLock="1"/>
      </w:r>
      <w:r w:rsidR="00491D57">
        <w:rPr>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color w:val="000000"/>
        </w:rPr>
        <w:fldChar w:fldCharType="separate"/>
      </w:r>
      <w:r w:rsidR="00421AD2" w:rsidRPr="00421AD2">
        <w:rPr>
          <w:noProof/>
          <w:color w:val="000000"/>
        </w:rPr>
        <w:t>(Craig et al. 1994; Brooke 2002; Oleksy et al. 2003; Jenkins and Racey 2008; Kamins et al. 2011; Openshaw et al. 2016; Peel et al. 2017)</w:t>
      </w:r>
      <w:r w:rsidR="00CA2C17">
        <w:rPr>
          <w:color w:val="000000"/>
        </w:rPr>
        <w:fldChar w:fldCharType="end"/>
      </w:r>
      <w:r w:rsidR="00303C6C">
        <w:rPr>
          <w:color w:val="000000"/>
        </w:rPr>
        <w:t xml:space="preserve">. </w:t>
      </w:r>
      <w:r w:rsidR="00D76B31">
        <w:rPr>
          <w:color w:val="000000"/>
        </w:rPr>
        <w:t>P</w:t>
      </w:r>
      <w:r w:rsidR="00064739">
        <w:rPr>
          <w:color w:val="000000"/>
        </w:rPr>
        <w:t xml:space="preserve">teropodid bats offer </w:t>
      </w:r>
      <w:r w:rsidR="00CD512C">
        <w:rPr>
          <w:color w:val="000000"/>
        </w:rPr>
        <w:t>critical</w:t>
      </w:r>
      <w:r w:rsidR="00D76B31">
        <w:rPr>
          <w:color w:val="000000"/>
        </w:rPr>
        <w:t xml:space="preserve"> </w:t>
      </w:r>
      <w:r w:rsidR="00704106">
        <w:rPr>
          <w:color w:val="000000"/>
        </w:rPr>
        <w:t>services</w:t>
      </w:r>
      <w:r w:rsidR="00D76B31">
        <w:rPr>
          <w:color w:val="000000"/>
        </w:rPr>
        <w:t xml:space="preserve"> to surrounding ecosystems</w:t>
      </w:r>
      <w:r w:rsidR="00064739">
        <w:rPr>
          <w:color w:val="000000"/>
        </w:rPr>
        <w:t>,</w:t>
      </w:r>
      <w:r w:rsidR="00CD512C">
        <w:rPr>
          <w:color w:val="000000"/>
        </w:rPr>
        <w:t xml:space="preserve"> </w:t>
      </w:r>
      <w:r w:rsidR="00704106">
        <w:rPr>
          <w:color w:val="000000"/>
        </w:rPr>
        <w:t>play</w:t>
      </w:r>
      <w:r w:rsidR="00064739">
        <w:rPr>
          <w:color w:val="000000"/>
        </w:rPr>
        <w:t>ing</w:t>
      </w:r>
      <w:r w:rsidR="00704106">
        <w:rPr>
          <w:color w:val="000000"/>
        </w:rPr>
        <w:t xml:space="preserve"> important roles in the pollination and seed dispersal </w:t>
      </w:r>
      <w:r w:rsidR="00BA7031">
        <w:rPr>
          <w:color w:val="000000"/>
        </w:rPr>
        <w:t>of numerous plant species across the Old World</w:t>
      </w:r>
      <w:r w:rsidR="00C96500">
        <w:rPr>
          <w:color w:val="000000"/>
        </w:rPr>
        <w:t xml:space="preserve">, particularly in island ecosystems often depauperate in other frugivores </w:t>
      </w:r>
      <w:r w:rsidR="00704106">
        <w:rPr>
          <w:color w:val="000000"/>
        </w:rPr>
        <w:fldChar w:fldCharType="begin" w:fldLock="1"/>
      </w:r>
      <w:r w:rsidR="00491D57">
        <w:rPr>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color w:val="000000"/>
        </w:rPr>
        <w:fldChar w:fldCharType="separate"/>
      </w:r>
      <w:r w:rsidR="00421AD2" w:rsidRPr="00421AD2">
        <w:rPr>
          <w:noProof/>
          <w:color w:val="000000"/>
        </w:rPr>
        <w:t>(McConkey and Drake 2006; Kunz et al. 2011)</w:t>
      </w:r>
      <w:r w:rsidR="00704106">
        <w:rPr>
          <w:color w:val="000000"/>
        </w:rPr>
        <w:fldChar w:fldCharType="end"/>
      </w:r>
      <w:r w:rsidR="00BA7031">
        <w:rPr>
          <w:color w:val="000000"/>
        </w:rPr>
        <w:t xml:space="preserve">. </w:t>
      </w:r>
    </w:p>
    <w:p w14:paraId="0325C987" w14:textId="6086FC96" w:rsidR="001754C6" w:rsidRDefault="002D0D61" w:rsidP="004721A4">
      <w:pPr>
        <w:ind w:firstLine="720"/>
        <w:contextualSpacing/>
        <w:jc w:val="both"/>
        <w:rPr>
          <w:color w:val="000000"/>
        </w:rPr>
      </w:pPr>
      <w:r>
        <w:rPr>
          <w:color w:val="000000"/>
        </w:rPr>
        <w:t xml:space="preserve">Madagascar is one such island ecosystem recognized for its unusually depauperate frugivorous fauna </w:t>
      </w:r>
      <w:r>
        <w:rPr>
          <w:color w:val="000000"/>
        </w:rPr>
        <w:fldChar w:fldCharType="begin" w:fldLock="1"/>
      </w:r>
      <w:r w:rsidR="00491D57">
        <w:rPr>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color w:val="000000"/>
        </w:rPr>
        <w:fldChar w:fldCharType="separate"/>
      </w:r>
      <w:r w:rsidR="00421AD2" w:rsidRPr="00421AD2">
        <w:rPr>
          <w:noProof/>
          <w:color w:val="000000"/>
        </w:rPr>
        <w:t>(Dewar and Richard 2007)</w:t>
      </w:r>
      <w:r>
        <w:rPr>
          <w:color w:val="000000"/>
        </w:rPr>
        <w:fldChar w:fldCharType="end"/>
      </w:r>
      <w:r w:rsidR="008E24B3">
        <w:rPr>
          <w:color w:val="000000"/>
        </w:rPr>
        <w:t xml:space="preserve">. Primates (lemurs), rather than birds, are considered the primary seed dispersers on the island </w:t>
      </w:r>
      <w:r w:rsidR="008E24B3">
        <w:rPr>
          <w:color w:val="000000"/>
        </w:rPr>
        <w:fldChar w:fldCharType="begin" w:fldLock="1"/>
      </w:r>
      <w:r w:rsidR="004656C2">
        <w:rPr>
          <w:color w:val="000000"/>
        </w:rPr>
        <w:instrText>ADDIN CSL_CITATION {"citationItems":[{"id":"ITEM-1","itemData":{"author":[{"dropping-particle":"","family":"Langrand","given":"Olivier","non-dropping-particle":"","parse-names":false,"suffix":""}],"id":"ITEM-1","issued":{"date-parts":[["1990"]]},"publisher":"Yale University Press","publisher-place":"New Haven, CT","title":"Guide to the birds of Madagascar","type":"book"},"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1990; Wright et al. 2011)","plainTextFormattedCitation":"(Langrand 1990; Wright et al. 2011)","previouslyFormattedCitation":"(Langrand 1990; Wright et al. 2011)"},"properties":{"noteIndex":0},"schema":"https://github.com/citation-style-language/schema/raw/master/csl-citation.json"}</w:instrText>
      </w:r>
      <w:r w:rsidR="008E24B3">
        <w:rPr>
          <w:color w:val="000000"/>
        </w:rPr>
        <w:fldChar w:fldCharType="separate"/>
      </w:r>
      <w:r w:rsidR="00D76B31" w:rsidRPr="00D76B31">
        <w:rPr>
          <w:noProof/>
          <w:color w:val="000000"/>
        </w:rPr>
        <w:t>(Langrand 1990; Wright et al. 2011)</w:t>
      </w:r>
      <w:r w:rsidR="008E24B3">
        <w:rPr>
          <w:color w:val="000000"/>
        </w:rPr>
        <w:fldChar w:fldCharType="end"/>
      </w:r>
      <w:r w:rsidR="008E24B3">
        <w:rPr>
          <w:color w:val="000000"/>
        </w:rPr>
        <w:t xml:space="preserve">, </w:t>
      </w:r>
      <w:r w:rsidR="00D76B31">
        <w:rPr>
          <w:color w:val="000000"/>
        </w:rPr>
        <w:t>in</w:t>
      </w:r>
      <w:r w:rsidR="008E24B3">
        <w:rPr>
          <w:color w:val="000000"/>
        </w:rPr>
        <w:t xml:space="preserve"> contrast to otherwise comparable tropical ecosystems in the New World </w:t>
      </w:r>
      <w:r w:rsidR="008E24B3">
        <w:rPr>
          <w:color w:val="000000"/>
        </w:rPr>
        <w:fldChar w:fldCharType="begin" w:fldLock="1"/>
      </w:r>
      <w:r w:rsidR="00491D57">
        <w:rPr>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color w:val="000000"/>
        </w:rPr>
        <w:fldChar w:fldCharType="separate"/>
      </w:r>
      <w:r w:rsidR="00421AD2" w:rsidRPr="00421AD2">
        <w:rPr>
          <w:noProof/>
          <w:color w:val="000000"/>
        </w:rPr>
        <w:t>(Terborgh 1983, 1986)</w:t>
      </w:r>
      <w:r w:rsidR="008E24B3">
        <w:rPr>
          <w:color w:val="000000"/>
        </w:rPr>
        <w:fldChar w:fldCharType="end"/>
      </w:r>
      <w:r w:rsidR="008E24B3">
        <w:rPr>
          <w:color w:val="000000"/>
        </w:rPr>
        <w:t>.</w:t>
      </w:r>
      <w:r w:rsidR="001754C6">
        <w:rPr>
          <w:color w:val="000000"/>
        </w:rPr>
        <w:t xml:space="preserve"> In addition to lemurs, Madagascar is home to three endemic species of frugivorous bats from the family </w:t>
      </w:r>
      <w:proofErr w:type="spellStart"/>
      <w:r w:rsidR="001754C6">
        <w:rPr>
          <w:color w:val="000000"/>
        </w:rPr>
        <w:t>Pteropodidae</w:t>
      </w:r>
      <w:proofErr w:type="spellEnd"/>
      <w:r w:rsidR="007056E8">
        <w:rPr>
          <w:color w:val="000000"/>
        </w:rPr>
        <w:t>—</w:t>
      </w:r>
      <w:proofErr w:type="spellStart"/>
      <w:r w:rsidR="001754C6">
        <w:rPr>
          <w:i/>
          <w:iCs/>
          <w:color w:val="000000"/>
        </w:rPr>
        <w:t>Pteropus</w:t>
      </w:r>
      <w:proofErr w:type="spellEnd"/>
      <w:r w:rsidR="001754C6">
        <w:rPr>
          <w:i/>
          <w:iCs/>
          <w:color w:val="000000"/>
        </w:rPr>
        <w:t xml:space="preserve"> rufus, Eidolon </w:t>
      </w:r>
      <w:proofErr w:type="spellStart"/>
      <w:r w:rsidR="001754C6">
        <w:rPr>
          <w:i/>
          <w:iCs/>
          <w:color w:val="000000"/>
        </w:rPr>
        <w:t>dupreanum</w:t>
      </w:r>
      <w:proofErr w:type="spellEnd"/>
      <w:r w:rsidR="001754C6">
        <w:rPr>
          <w:i/>
          <w:iCs/>
          <w:color w:val="000000"/>
        </w:rPr>
        <w:t xml:space="preserve">, </w:t>
      </w:r>
      <w:r w:rsidR="001754C6">
        <w:rPr>
          <w:color w:val="000000"/>
        </w:rPr>
        <w:t xml:space="preserve">and </w:t>
      </w:r>
      <w:r w:rsidR="001754C6">
        <w:rPr>
          <w:i/>
          <w:iCs/>
          <w:color w:val="000000"/>
        </w:rPr>
        <w:t xml:space="preserve">Rousettus </w:t>
      </w:r>
      <w:proofErr w:type="spellStart"/>
      <w:r w:rsidR="001754C6">
        <w:rPr>
          <w:i/>
          <w:iCs/>
          <w:color w:val="000000"/>
        </w:rPr>
        <w:t>madagascariensis</w:t>
      </w:r>
      <w:proofErr w:type="spellEnd"/>
      <w:r w:rsidR="007056E8">
        <w:rPr>
          <w:i/>
          <w:iCs/>
          <w:color w:val="000000"/>
        </w:rPr>
        <w:t>—</w:t>
      </w:r>
      <w:r w:rsidR="001754C6">
        <w:rPr>
          <w:color w:val="000000"/>
        </w:rPr>
        <w:t xml:space="preserve">all of which </w:t>
      </w:r>
      <w:r w:rsidR="007056E8">
        <w:rPr>
          <w:color w:val="000000"/>
        </w:rPr>
        <w:t>are known</w:t>
      </w:r>
      <w:r w:rsidR="001754C6">
        <w:rPr>
          <w:color w:val="000000"/>
        </w:rPr>
        <w:t xml:space="preserve"> to pollinate </w:t>
      </w:r>
      <w:r w:rsidR="00A56F0B">
        <w:rPr>
          <w:color w:val="000000"/>
        </w:rPr>
        <w:t xml:space="preserve">flowers </w:t>
      </w:r>
      <w:r w:rsidR="001754C6">
        <w:rPr>
          <w:color w:val="000000"/>
        </w:rPr>
        <w:t xml:space="preserve">and disperse seeds from </w:t>
      </w:r>
      <w:r w:rsidR="00A56F0B">
        <w:rPr>
          <w:color w:val="000000"/>
        </w:rPr>
        <w:t>both</w:t>
      </w:r>
      <w:r w:rsidR="001754C6">
        <w:rPr>
          <w:color w:val="000000"/>
        </w:rPr>
        <w:t xml:space="preserve"> native </w:t>
      </w:r>
      <w:r w:rsidR="00B030A0">
        <w:rPr>
          <w:color w:val="000000"/>
        </w:rPr>
        <w:t xml:space="preserve">Malagasy </w:t>
      </w:r>
      <w:r w:rsidR="001754C6">
        <w:rPr>
          <w:color w:val="000000"/>
        </w:rPr>
        <w:t>and exotic plant</w:t>
      </w:r>
      <w:r w:rsidR="00A56F0B">
        <w:rPr>
          <w:color w:val="000000"/>
        </w:rPr>
        <w:t>s</w:t>
      </w:r>
      <w:r w:rsidR="001754C6">
        <w:rPr>
          <w:color w:val="000000"/>
        </w:rPr>
        <w:t xml:space="preserve"> </w:t>
      </w:r>
      <w:r w:rsidR="001754C6">
        <w:rPr>
          <w:color w:val="000000"/>
        </w:rPr>
        <w:fldChar w:fldCharType="begin" w:fldLock="1"/>
      </w:r>
      <w:r w:rsidR="00491D57">
        <w:rPr>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color w:val="000000"/>
        </w:rPr>
        <w:fldChar w:fldCharType="separate"/>
      </w:r>
      <w:r w:rsidR="00421AD2" w:rsidRPr="00421AD2">
        <w:rPr>
          <w:noProof/>
          <w:color w:val="000000"/>
        </w:rPr>
        <w:t>(Bollen and Elsacker 2002; Andriafidison et al. 2006; Long and Racey 2007; Picot et al. 2007; Andrianaivoarivelo et al. 2011; Oleksy et al. 2015, 2017)</w:t>
      </w:r>
      <w:r w:rsidR="001754C6">
        <w:rPr>
          <w:color w:val="000000"/>
        </w:rPr>
        <w:fldChar w:fldCharType="end"/>
      </w:r>
      <w:r w:rsidR="00A56F0B">
        <w:rPr>
          <w:color w:val="000000"/>
        </w:rPr>
        <w:t>.</w:t>
      </w:r>
      <w:r w:rsidR="00B030A0">
        <w:rPr>
          <w:color w:val="000000"/>
        </w:rPr>
        <w:t xml:space="preserve"> </w:t>
      </w:r>
      <w:r w:rsidR="00A56F0B">
        <w:rPr>
          <w:color w:val="000000"/>
        </w:rPr>
        <w:t>I</w:t>
      </w:r>
      <w:r w:rsidR="00B030A0">
        <w:rPr>
          <w:color w:val="000000"/>
        </w:rPr>
        <w:t xml:space="preserve">mportantly, </w:t>
      </w:r>
      <w:r w:rsidR="00B030A0">
        <w:rPr>
          <w:i/>
          <w:iCs/>
          <w:color w:val="000000"/>
        </w:rPr>
        <w:t xml:space="preserve">E. dupreanum </w:t>
      </w:r>
      <w:r w:rsidR="00B030A0">
        <w:rPr>
          <w:color w:val="000000"/>
        </w:rPr>
        <w:t xml:space="preserve">may be the only </w:t>
      </w:r>
      <w:r w:rsidR="00A56F0B">
        <w:rPr>
          <w:color w:val="000000"/>
        </w:rPr>
        <w:t xml:space="preserve">extant </w:t>
      </w:r>
      <w:r w:rsidR="00100A9C">
        <w:rPr>
          <w:color w:val="000000"/>
        </w:rPr>
        <w:t>pollinator</w:t>
      </w:r>
      <w:r w:rsidR="00A56F0B">
        <w:rPr>
          <w:color w:val="000000"/>
        </w:rPr>
        <w:t xml:space="preserve"> </w:t>
      </w:r>
      <w:r w:rsidR="00100A9C">
        <w:rPr>
          <w:color w:val="000000"/>
        </w:rPr>
        <w:t>of the endangered</w:t>
      </w:r>
      <w:r w:rsidR="00A56F0B">
        <w:rPr>
          <w:color w:val="000000"/>
        </w:rPr>
        <w:t xml:space="preserve">, endemic Malagasy </w:t>
      </w:r>
      <w:r w:rsidR="00100A9C">
        <w:rPr>
          <w:color w:val="000000"/>
        </w:rPr>
        <w:t xml:space="preserve">baobab, </w:t>
      </w:r>
      <w:r w:rsidR="00100A9C">
        <w:rPr>
          <w:i/>
          <w:iCs/>
          <w:color w:val="000000"/>
        </w:rPr>
        <w:t>Ada</w:t>
      </w:r>
      <w:r w:rsidR="0082733D">
        <w:rPr>
          <w:i/>
          <w:iCs/>
          <w:color w:val="000000"/>
        </w:rPr>
        <w:t>n</w:t>
      </w:r>
      <w:r w:rsidR="00100A9C">
        <w:rPr>
          <w:i/>
          <w:iCs/>
          <w:color w:val="000000"/>
        </w:rPr>
        <w:t xml:space="preserve">sonia </w:t>
      </w:r>
      <w:proofErr w:type="spellStart"/>
      <w:r w:rsidR="00100A9C">
        <w:rPr>
          <w:i/>
          <w:iCs/>
          <w:color w:val="000000"/>
        </w:rPr>
        <w:t>suar</w:t>
      </w:r>
      <w:r w:rsidR="00A56F0B">
        <w:rPr>
          <w:i/>
          <w:iCs/>
          <w:color w:val="000000"/>
        </w:rPr>
        <w:t>e</w:t>
      </w:r>
      <w:r w:rsidR="00100A9C">
        <w:rPr>
          <w:i/>
          <w:iCs/>
          <w:color w:val="000000"/>
        </w:rPr>
        <w:t>zensis</w:t>
      </w:r>
      <w:proofErr w:type="spellEnd"/>
      <w:r w:rsidR="00F8399F">
        <w:rPr>
          <w:i/>
          <w:iCs/>
          <w:color w:val="000000"/>
        </w:rPr>
        <w:t xml:space="preserve"> </w:t>
      </w:r>
      <w:r w:rsidR="00F8399F">
        <w:rPr>
          <w:i/>
          <w:iCs/>
          <w:color w:val="000000"/>
        </w:rPr>
        <w:fldChar w:fldCharType="begin" w:fldLock="1"/>
      </w:r>
      <w:r w:rsidR="00491D57">
        <w:rPr>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i/>
          <w:iCs/>
          <w:color w:val="000000"/>
        </w:rPr>
        <w:fldChar w:fldCharType="separate"/>
      </w:r>
      <w:r w:rsidR="00421AD2" w:rsidRPr="00421AD2">
        <w:rPr>
          <w:iCs/>
          <w:noProof/>
          <w:color w:val="000000"/>
        </w:rPr>
        <w:t>(Andriafidison et al. 2006)</w:t>
      </w:r>
      <w:r w:rsidR="00F8399F">
        <w:rPr>
          <w:i/>
          <w:iCs/>
          <w:color w:val="000000"/>
        </w:rPr>
        <w:fldChar w:fldCharType="end"/>
      </w:r>
      <w:r w:rsidR="00B030A0">
        <w:rPr>
          <w:color w:val="000000"/>
        </w:rPr>
        <w:t xml:space="preserve">. </w:t>
      </w:r>
    </w:p>
    <w:p w14:paraId="5BB0ECC6" w14:textId="1A613805" w:rsidR="00FD101D" w:rsidRDefault="00B030A0" w:rsidP="004656C2">
      <w:pPr>
        <w:ind w:firstLine="720"/>
        <w:contextualSpacing/>
        <w:jc w:val="both"/>
        <w:rPr>
          <w:color w:val="000000"/>
        </w:rPr>
      </w:pPr>
      <w:r>
        <w:rPr>
          <w:color w:val="000000"/>
        </w:rPr>
        <w:t xml:space="preserve">Despite their </w:t>
      </w:r>
      <w:r w:rsidR="00CB6B7B">
        <w:rPr>
          <w:color w:val="000000"/>
        </w:rPr>
        <w:t xml:space="preserve">ecosystem </w:t>
      </w:r>
      <w:r w:rsidR="00FD101D">
        <w:rPr>
          <w:color w:val="000000"/>
        </w:rPr>
        <w:t>value</w:t>
      </w:r>
      <w:r>
        <w:rPr>
          <w:color w:val="000000"/>
        </w:rPr>
        <w:t>, Madagascar’s fruit bats are heavily persecuted</w:t>
      </w:r>
      <w:r w:rsidR="00CF17C7">
        <w:rPr>
          <w:color w:val="000000"/>
        </w:rPr>
        <w:t>.</w:t>
      </w:r>
      <w:r>
        <w:rPr>
          <w:color w:val="000000"/>
        </w:rPr>
        <w:t xml:space="preserve"> </w:t>
      </w:r>
      <w:r w:rsidR="00CF17C7">
        <w:rPr>
          <w:color w:val="000000"/>
        </w:rPr>
        <w:t>A</w:t>
      </w:r>
      <w:r>
        <w:rPr>
          <w:color w:val="000000"/>
        </w:rPr>
        <w:t>ll three species are consumed across the island as a source of human food</w:t>
      </w:r>
      <w:r w:rsidR="00F8399F">
        <w:rPr>
          <w:color w:val="000000"/>
        </w:rPr>
        <w:t xml:space="preserve"> </w:t>
      </w:r>
      <w:r w:rsidR="00F8399F">
        <w:rPr>
          <w:color w:val="000000"/>
        </w:rPr>
        <w:fldChar w:fldCharType="begin" w:fldLock="1"/>
      </w:r>
      <w:r w:rsidR="00491D57">
        <w:rPr>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color w:val="000000"/>
        </w:rPr>
        <w:fldChar w:fldCharType="separate"/>
      </w:r>
      <w:r w:rsidR="00421AD2" w:rsidRPr="00421AD2">
        <w:rPr>
          <w:noProof/>
          <w:color w:val="000000"/>
        </w:rPr>
        <w:t>(Oleksy et al. 2003; Jenkins and Racey 2008; Cardiff et al. 2009; Randrianandrianina et al. 2010; Golden et al. 2014; Fernández-Llamazares et al. 2018; Brook et al. 2019a)</w:t>
      </w:r>
      <w:r w:rsidR="00F8399F">
        <w:rPr>
          <w:color w:val="000000"/>
        </w:rPr>
        <w:fldChar w:fldCharType="end"/>
      </w:r>
      <w:r>
        <w:rPr>
          <w:color w:val="000000"/>
        </w:rPr>
        <w:t xml:space="preserve">, and </w:t>
      </w:r>
      <w:r>
        <w:rPr>
          <w:i/>
          <w:iCs/>
          <w:color w:val="000000"/>
        </w:rPr>
        <w:t>P</w:t>
      </w:r>
      <w:r w:rsidR="00A56F0B">
        <w:rPr>
          <w:i/>
          <w:iCs/>
          <w:color w:val="000000"/>
        </w:rPr>
        <w:t>.</w:t>
      </w:r>
      <w:r>
        <w:rPr>
          <w:i/>
          <w:iCs/>
          <w:color w:val="000000"/>
        </w:rPr>
        <w:t xml:space="preserve"> rufus, </w:t>
      </w:r>
      <w:r>
        <w:rPr>
          <w:color w:val="000000"/>
        </w:rPr>
        <w:t>the largest and most heavily hunted, is sometimes target</w:t>
      </w:r>
      <w:r w:rsidR="00100A9C">
        <w:rPr>
          <w:color w:val="000000"/>
        </w:rPr>
        <w:t>ed in response to its largely inaccurate characterization as a predator of human fruit crops</w:t>
      </w:r>
      <w:r w:rsidR="00F8399F">
        <w:rPr>
          <w:color w:val="000000"/>
        </w:rPr>
        <w:t xml:space="preserve"> </w:t>
      </w:r>
      <w:r w:rsidR="00F8399F">
        <w:rPr>
          <w:color w:val="000000"/>
        </w:rPr>
        <w:fldChar w:fldCharType="begin" w:fldLock="1"/>
      </w:r>
      <w:r w:rsidR="00491D57">
        <w:rPr>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color w:val="000000"/>
        </w:rPr>
        <w:fldChar w:fldCharType="separate"/>
      </w:r>
      <w:r w:rsidR="00421AD2" w:rsidRPr="00421AD2">
        <w:rPr>
          <w:noProof/>
          <w:color w:val="000000"/>
        </w:rPr>
        <w:t>(Raharimihaja et al. 2016)</w:t>
      </w:r>
      <w:r w:rsidR="00F8399F">
        <w:rPr>
          <w:color w:val="000000"/>
        </w:rPr>
        <w:fldChar w:fldCharType="end"/>
      </w:r>
      <w:r w:rsidR="00100A9C">
        <w:rPr>
          <w:color w:val="000000"/>
        </w:rPr>
        <w:t xml:space="preserve">. </w:t>
      </w:r>
      <w:r w:rsidR="00A56F0B">
        <w:rPr>
          <w:color w:val="000000"/>
        </w:rPr>
        <w:t xml:space="preserve">Respectively, </w:t>
      </w:r>
      <w:r w:rsidR="00A56F0B">
        <w:rPr>
          <w:i/>
          <w:iCs/>
          <w:color w:val="000000"/>
        </w:rPr>
        <w:t xml:space="preserve">P. rufus, E. dupreanum, </w:t>
      </w:r>
      <w:r w:rsidR="00A56F0B">
        <w:rPr>
          <w:color w:val="000000"/>
        </w:rPr>
        <w:t xml:space="preserve">and </w:t>
      </w:r>
      <w:r w:rsidR="00A56F0B">
        <w:rPr>
          <w:i/>
          <w:iCs/>
          <w:color w:val="000000"/>
        </w:rPr>
        <w:t>R. madagascariensis</w:t>
      </w:r>
      <w:r w:rsidR="00A56F0B">
        <w:rPr>
          <w:color w:val="000000"/>
        </w:rPr>
        <w:t xml:space="preserve"> are </w:t>
      </w:r>
      <w:r w:rsidR="00766453">
        <w:rPr>
          <w:color w:val="000000"/>
        </w:rPr>
        <w:t xml:space="preserve">currently </w:t>
      </w:r>
      <w:r w:rsidR="00A56F0B">
        <w:rPr>
          <w:color w:val="000000"/>
        </w:rPr>
        <w:t>IUCN</w:t>
      </w:r>
      <w:r w:rsidR="00766453">
        <w:rPr>
          <w:color w:val="000000"/>
        </w:rPr>
        <w:t xml:space="preserve"> Red</w:t>
      </w:r>
      <w:r w:rsidR="00A56F0B">
        <w:rPr>
          <w:color w:val="000000"/>
        </w:rPr>
        <w:t>-</w:t>
      </w:r>
      <w:r w:rsidR="004B5DD1">
        <w:rPr>
          <w:color w:val="000000"/>
        </w:rPr>
        <w:t>listed as ‘Vulnerable,’ ‘Vulnerable,’ and ‘Near-Threatened’</w:t>
      </w:r>
      <w:r w:rsidR="00766453">
        <w:rPr>
          <w:color w:val="000000"/>
        </w:rPr>
        <w:t xml:space="preserve"> species</w:t>
      </w:r>
      <w:r w:rsidR="00F8399F">
        <w:rPr>
          <w:color w:val="000000"/>
        </w:rPr>
        <w:t xml:space="preserve"> </w:t>
      </w:r>
      <w:r w:rsidR="00F8399F">
        <w:rPr>
          <w:color w:val="000000"/>
        </w:rPr>
        <w:fldChar w:fldCharType="begin" w:fldLock="1"/>
      </w:r>
      <w:r w:rsidR="00D76B31">
        <w:rPr>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2018)"},"properties":{"noteIndex":0},"schema":"https://github.com/citation-style-language/schema/raw/master/csl-citation.json"}</w:instrText>
      </w:r>
      <w:r w:rsidR="00F8399F">
        <w:rPr>
          <w:color w:val="000000"/>
        </w:rPr>
        <w:fldChar w:fldCharType="separate"/>
      </w:r>
      <w:r w:rsidR="00303C6C" w:rsidRPr="00303C6C">
        <w:rPr>
          <w:noProof/>
          <w:color w:val="000000"/>
        </w:rPr>
        <w:t>(Species IUCN Red List Threat. 2018)</w:t>
      </w:r>
      <w:r w:rsidR="00F8399F">
        <w:rPr>
          <w:color w:val="000000"/>
        </w:rPr>
        <w:fldChar w:fldCharType="end"/>
      </w:r>
      <w:r w:rsidR="004B5DD1">
        <w:rPr>
          <w:color w:val="000000"/>
        </w:rPr>
        <w:t>, though recent p</w:t>
      </w:r>
      <w:r w:rsidR="00100A9C">
        <w:rPr>
          <w:color w:val="000000"/>
        </w:rPr>
        <w:t>opulation viability analyses</w:t>
      </w:r>
      <w:r w:rsidR="004B5DD1">
        <w:rPr>
          <w:color w:val="000000"/>
        </w:rPr>
        <w:t xml:space="preserve"> </w:t>
      </w:r>
      <w:r w:rsidR="00A56F0B">
        <w:rPr>
          <w:color w:val="000000"/>
        </w:rPr>
        <w:t xml:space="preserve">suggest that </w:t>
      </w:r>
      <w:r w:rsidR="00A56F0B">
        <w:rPr>
          <w:i/>
          <w:iCs/>
          <w:color w:val="000000"/>
        </w:rPr>
        <w:t>P. rufus</w:t>
      </w:r>
      <w:r w:rsidR="00A56F0B">
        <w:rPr>
          <w:color w:val="000000"/>
        </w:rPr>
        <w:t xml:space="preserve">, in particular, </w:t>
      </w:r>
      <w:r w:rsidR="00F8399F">
        <w:rPr>
          <w:color w:val="000000"/>
        </w:rPr>
        <w:t>may be experiencing more severe population declines</w:t>
      </w:r>
      <w:r w:rsidR="00CF17C7">
        <w:rPr>
          <w:color w:val="000000"/>
        </w:rPr>
        <w:t xml:space="preserve"> than have been previously reported</w:t>
      </w:r>
      <w:r w:rsidR="00F8399F">
        <w:rPr>
          <w:color w:val="000000"/>
        </w:rPr>
        <w:t xml:space="preserve"> </w:t>
      </w:r>
      <w:r w:rsidR="00F8399F">
        <w:rPr>
          <w:color w:val="000000"/>
        </w:rPr>
        <w:fldChar w:fldCharType="begin" w:fldLock="1"/>
      </w:r>
      <w:r w:rsidR="00491D57">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color w:val="000000"/>
        </w:rPr>
        <w:fldChar w:fldCharType="separate"/>
      </w:r>
      <w:r w:rsidR="00421AD2" w:rsidRPr="00421AD2">
        <w:rPr>
          <w:noProof/>
          <w:color w:val="000000"/>
        </w:rPr>
        <w:t>(Brook et al. 2019a)</w:t>
      </w:r>
      <w:r w:rsidR="00F8399F">
        <w:rPr>
          <w:color w:val="000000"/>
        </w:rPr>
        <w:fldChar w:fldCharType="end"/>
      </w:r>
      <w:r w:rsidR="00F8399F">
        <w:rPr>
          <w:color w:val="000000"/>
        </w:rPr>
        <w:t xml:space="preserve">. </w:t>
      </w:r>
      <w:r w:rsidR="004656C2">
        <w:rPr>
          <w:color w:val="000000"/>
        </w:rPr>
        <w:t xml:space="preserve">Bats are reservoir hosts for a majority of the world’s most virulent zoonotic viruses </w:t>
      </w:r>
      <w:r w:rsidR="004656C2">
        <w:rPr>
          <w:color w:val="000000"/>
        </w:rPr>
        <w:fldChar w:fldCharType="begin" w:fldLock="1"/>
      </w:r>
      <w:r w:rsidR="004656C2">
        <w:rPr>
          <w:color w:val="000000"/>
        </w:rPr>
        <w:instrText>ADDIN CSL_CITATION {"citationItems":[{"id":"ITEM-1","itemData":{"DOI":"10.1098/rstb.2019.0296","ISBN":"0000000337","author":[{"dropping-particle":"","family":"Guth","given":"Sarah","non-dropping-particle":"","parse-names":false,"suffix":""},{"dropping-particle":"","family":"Visher","given":"Elisa","non-dropping-particle":"","parse-names":false,"suffix":""},{"dropping-particle":"","family":"Boots","given":"Mike","non-dropping-particle":"","parse-names":false,"suffix":""},{"dropping-particle":"","family":"Brook","given":"Cara E","non-dropping-particle":"","parse-names":false,"suffix":""}],"container-title":"Phil. Trans. R. Soc B","id":"ITEM-1","issue":"1782","issued":{"date-parts":[["2019"]]},"page":"20190296","title":"Host phylogenetic distance drives trends in virus virulence and transmissibility across the animal – human interface","type":"article-journal","volume":"374"},"uris":["http://www.mendeley.com/documents/?uuid=6c72fdbc-481c-44be-9509-808a566cd2ae"]},{"id":"ITEM-2","itemData":{"DOI":"10.1101/2021.07.25.453574","author":[{"dropping-particle":"","family":"Guth","given":"Sarah E.","non-dropping-particle":"","parse-names":false,"suffix":""},{"dropping-particle":"","family":"Mollentze","given":"Nardus","non-dropping-particle":"","parse-names":false,"suffix":""},{"dropping-particle":"","family":"Renault","given":"Katia","non-dropping-particle":"","parse-names":false,"suffix":""},{"dropping-particle":"","family":"Streicker","given":"Daniel G.","non-dropping-particle":"","parse-names":false,"suffix":""},{"dropping-particle":"","family":"Visher","given":"Elisa","non-dropping-particle":"","parse-names":false,"suffix":""},{"dropping-particle":"","family":"Boots","given":"Mike","non-dropping-particle":"","parse-names":false,"suffix":""},{"dropping-particle":"","family":"Brook","given":"Cara E.","non-dropping-particle":"","parse-names":false,"suffix":""}],"container-title":"bioRxiv","id":"ITEM-2","issued":{"date-parts":[["2021"]]},"title":"Bats host the most virulent--but not the most dangerous--zoonotic viruses","type":"article-journal"},"uris":["http://www.mendeley.com/documents/?uuid=325c7339-b858-4ccc-9090-2ae3f962f552"]}],"mendeley":{"formattedCitation":"(Guth et al. 2019, 2021)","plainTextFormattedCitation":"(Guth et al. 2019, 2021)","previouslyFormattedCitation":"(Guth et al. 2019, 2021)"},"properties":{"noteIndex":0},"schema":"https://github.com/citation-style-language/schema/raw/master/csl-citation.json"}</w:instrText>
      </w:r>
      <w:r w:rsidR="004656C2">
        <w:rPr>
          <w:color w:val="000000"/>
        </w:rPr>
        <w:fldChar w:fldCharType="separate"/>
      </w:r>
      <w:r w:rsidR="004656C2" w:rsidRPr="004656C2">
        <w:rPr>
          <w:noProof/>
          <w:color w:val="000000"/>
        </w:rPr>
        <w:t>(Guth et al. 2019, 2021)</w:t>
      </w:r>
      <w:r w:rsidR="004656C2">
        <w:rPr>
          <w:color w:val="000000"/>
        </w:rPr>
        <w:fldChar w:fldCharType="end"/>
      </w:r>
      <w:r w:rsidR="004656C2">
        <w:rPr>
          <w:color w:val="000000"/>
        </w:rPr>
        <w:t xml:space="preserve">, as well as hosts for coronaviruses ancestral to the recently emerged SARS-CoV-2 </w:t>
      </w:r>
      <w:r w:rsidR="004656C2">
        <w:rPr>
          <w:color w:val="000000"/>
        </w:rPr>
        <w:fldChar w:fldCharType="begin" w:fldLock="1"/>
      </w:r>
      <w:r w:rsidR="007607FB">
        <w:rPr>
          <w:color w:val="000000"/>
        </w:rPr>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4a3921df-3cd1-4c98-abc3-73f0f4130786"]},{"id":"ITEM-2","itemData":{"ISBN":"0000000299","abstract":"The animal reservoir of SARS-CoV-2 is unknown despite reports of various SARS-CoV-2-related viruses in Asian Rhinolophus bats, including the closest virus from R. affinis, RaTG13. Several studies have suggested the involvement of pangolin coronaviruses in SARS-CoV-2 emergence. SARS-CoV-2 presents a mosaic genome, to which different progenitors contribute. The spike sequence determines the binding affinity and accessibility of its receptor-binding domain (RBD) to the cellular angiotensin-converting enzyme 2 (ACE2) receptor and is responsible for host range. SARS-CoV-2 progenitor bat viruses genetically close to SARS-CoV-2 and able to enter human cells through a human ACE2 pathway have not yet been identified, though they would be key in understanding the origin of the epidemics. Here we show that such viruses indeed circulate in cave bats living in the limestone karstic terrain in North Laos, within the Indochinese peninsula. We found that the RBDs of these viruses differ from that of SARS-CoV-2 by only one or two residues, bind as efficiently to the hACE2 protein as the SARS-CoV-2 Wuhan strain isolated in early human cases, and mediate hACE2-dependent entry into human cells, which is inhibited by antibodies neutralizing SARS-CoV-2. None of these bat viruses harbors a furin cleavage site in the spike. Our findings therefore indicate that bat-borne SARS-CoV-2-like viruses potentially infectious for humans circulate in Rhinolophus spp. in the Indochinese peninsula.","author":[{"dropping-particle":"","family":"Temmam","given":"Sarah","non-dropping-particle":"","parse-names":false,"suffix":""},{"dropping-particle":"","family":"Vongphayloth","given":"Khamsing","non-dropping-particle":"","parse-names":false,"suffix":""},{"dropping-particle":"","family":"Salazar","given":"Eduard Baquero","non-dropping-particle":"","parse-names":false,"suffix":""},{"dropping-particle":"","family":"Munier","given":"Sandie","non-dropping-particle":"","parse-names":false,"suffix":""},{"dropping-particle":"","family":"Bonomi","given":"Max","non-dropping-particle":"","parse-names":false,"suffix":""},{"dropping-particle":"","family":"Régnault","given":"Béatrice","non-dropping-particle":"","parse-names":false,"suffix":""},{"dropping-particle":"","family":"Douangboubpha","given":"Bounsavane","non-dropping-particle":"","parse-names":false,"suffix":""},{"dropping-particle":"","family":"Karami","given":"Yasaman","non-dropping-particle":"","parse-names":false,"suffix":""},{"dropping-particle":"","family":"Chretien","given":"Delphine","non-dropping-particle":"","parse-names":false,"suffix":""},{"dropping-particle":"","family":"Sanamxay","given":"Daosavanh","non-dropping-particle":"","parse-names":false,"suffix":""},{"dropping-particle":"","family":"Xayaphet","given":"Vilakhan","non-dropping-particle":"","parse-names":false,"suffix":""},{"dropping-particle":"","family":"Paphaphanh","given":"Phetphoumin","non-dropping-particle":"","parse-names":false,"suffix":""},{"dropping-particle":"","family":"Lacoste","given":"Vincent","non-dropping-particle":"","parse-names":false,"suffix":""},{"dropping-particle":"","family":"Somlor","given":"Somphavanh","non-dropping-particle":"","parse-names":false,"suffix":""},{"dropping-particle":"","family":"Lakeomany","given":"Khaithong","non-dropping-particle":"","parse-names":false,"suffix":""},{"dropping-particle":"","family":"Phommavanh","given":"Nothasin","non-dropping-particle":"","parse-names":false,"suffix":""},{"dropping-particle":"","family":"Pérot","given":"Philippe","non-dropping-particle":"","parse-names":false,"suffix":""},{"dropping-particle":"","family":"Donati","given":"Flora","non-dropping-particle":"","parse-names":false,"suffix":""},{"dropping-particle":"","family":"Bigot","given":"Thomas","non-dropping-particle":"","parse-names":false,"suffix":""},{"dropping-particle":"","family":"Nilges","given":"Michael","non-dropping-particle":"","parse-names":false,"suffix":""},{"dropping-particle":"","family":"Rey","given":"Félix","non-dropping-particle":"","parse-names":false,"suffix":""},{"dropping-particle":"van der","family":"Werf","given":"Sylvie","non-dropping-particle":"","parse-names":false,"suffix":""},{"dropping-particle":"","family":"Brey","given":"Paul","non-dropping-particle":"","parse-names":false,"suffix":""},{"dropping-particle":"","family":"Eloit","given":"Marc","non-dropping-particle":"","parse-names":false,"suffix":""}],"container-title":"Research Square","id":"ITEM-2","issue":"September 17th","issued":{"date-parts":[["2021"]]},"title":"Coronaviruses with a SARS-CoV-2-like receptor- binding domain allowing ACE2-mediated entry into human cells isolated from bats of Indochinese peninsula","type":"article-journal"},"uris":["http://www.mendeley.com/documents/?uuid=ecef8bf8-80ae-4bbb-b243-4373c018d113"]}],"mendeley":{"formattedCitation":"(Zhou et al. 2020; Temmam et al. 2021)","plainTextFormattedCitation":"(Zhou et al. 2020; Temmam et al. 2021)","previouslyFormattedCitation":"(Zhou et al. 2020; Temmam et al. 2021)"},"properties":{"noteIndex":0},"schema":"https://github.com/citation-style-language/schema/raw/master/csl-citation.json"}</w:instrText>
      </w:r>
      <w:r w:rsidR="004656C2">
        <w:rPr>
          <w:color w:val="000000"/>
        </w:rPr>
        <w:fldChar w:fldCharType="separate"/>
      </w:r>
      <w:r w:rsidR="004656C2" w:rsidRPr="004656C2">
        <w:rPr>
          <w:noProof/>
          <w:color w:val="000000"/>
        </w:rPr>
        <w:t>(Zhou et al. 2020; Temmam et al. 2021)</w:t>
      </w:r>
      <w:r w:rsidR="004656C2">
        <w:rPr>
          <w:color w:val="000000"/>
        </w:rPr>
        <w:fldChar w:fldCharType="end"/>
      </w:r>
      <w:r w:rsidR="004656C2">
        <w:rPr>
          <w:color w:val="000000"/>
        </w:rPr>
        <w:t xml:space="preserve">. </w:t>
      </w:r>
      <w:r w:rsidR="00FD101D">
        <w:rPr>
          <w:color w:val="000000"/>
        </w:rPr>
        <w:t xml:space="preserve">Globally, anti-bat sentiments have been on the rise as a result of the COVID-19 pandemic </w:t>
      </w:r>
      <w:r w:rsidR="00FD101D">
        <w:rPr>
          <w:color w:val="000000"/>
        </w:rPr>
        <w:fldChar w:fldCharType="begin" w:fldLock="1"/>
      </w:r>
      <w:r w:rsidR="00491D57">
        <w:rPr>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color w:val="000000"/>
        </w:rPr>
        <w:fldChar w:fldCharType="separate"/>
      </w:r>
      <w:r w:rsidR="00421AD2" w:rsidRPr="00421AD2">
        <w:rPr>
          <w:noProof/>
          <w:color w:val="000000"/>
        </w:rPr>
        <w:t>(Rocha et al. 2020)</w:t>
      </w:r>
      <w:r w:rsidR="00FD101D">
        <w:rPr>
          <w:color w:val="000000"/>
        </w:rPr>
        <w:fldChar w:fldCharType="end"/>
      </w:r>
      <w:r w:rsidR="00FD101D">
        <w:rPr>
          <w:color w:val="000000"/>
        </w:rPr>
        <w:t xml:space="preserve">; though no specific instances of COVID-related persecution have yet been documented for the Malagasy fruit bats, all three species are known to host potentially zoonotic pathogens </w:t>
      </w:r>
      <w:r w:rsidR="00FD101D">
        <w:rPr>
          <w:color w:val="000000"/>
        </w:rPr>
        <w:fldChar w:fldCharType="begin" w:fldLock="1"/>
      </w:r>
      <w:r w:rsidR="00D76B31">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2019b; Razanajatovo et al. 2015; Ranaivoson et al. 2019)","plainTextFormattedCitation":"(Iehlé et al. 2007; Razafindratsimandresy et al. 2009; Reynes et al. 2011a; Wilkinson et al. 2012a; Brook et al. 2015, 2019b; Razanajatovo et al. 2015; Ranaivoson et al. 2019)","previouslyFormattedCitation":"(Iehlé et al. 2007; Razafindratsimandresy et al. 2009; Reynes et al. 2011a; Wilkinson et al. 2012a; Brook et al. 2015, 2019b; Razanajatovo et al. 2015; Ranaivoson et al. 2019)"},"properties":{"noteIndex":0},"schema":"https://github.com/citation-style-language/schema/raw/master/csl-citation.json"}</w:instrText>
      </w:r>
      <w:r w:rsidR="00FD101D">
        <w:rPr>
          <w:color w:val="000000"/>
        </w:rPr>
        <w:fldChar w:fldCharType="separate"/>
      </w:r>
      <w:r w:rsidR="00D76B31" w:rsidRPr="00D76B31">
        <w:rPr>
          <w:noProof/>
          <w:color w:val="000000"/>
        </w:rPr>
        <w:t>(Iehlé et al. 2007; Razafindratsimandresy et al. 2009; Reynes et al. 2011a; Wilkinson et al. 2012a; Brook et al. 2015, 2019b; Razanajatovo et al. 2015; Ranaivoson et al. 2019)</w:t>
      </w:r>
      <w:r w:rsidR="00FD101D">
        <w:rPr>
          <w:color w:val="000000"/>
        </w:rPr>
        <w:fldChar w:fldCharType="end"/>
      </w:r>
      <w:r w:rsidR="00FD101D">
        <w:rPr>
          <w:color w:val="000000"/>
        </w:rPr>
        <w:t xml:space="preserve">, posing risks </w:t>
      </w:r>
      <w:r w:rsidR="00CF17C7">
        <w:rPr>
          <w:color w:val="000000"/>
        </w:rPr>
        <w:t xml:space="preserve">that </w:t>
      </w:r>
      <w:r w:rsidR="00FD101D">
        <w:rPr>
          <w:color w:val="000000"/>
        </w:rPr>
        <w:t xml:space="preserve">negative public reactions </w:t>
      </w:r>
      <w:r w:rsidR="00CF17C7">
        <w:rPr>
          <w:color w:val="000000"/>
        </w:rPr>
        <w:t xml:space="preserve">may </w:t>
      </w:r>
      <w:r w:rsidR="00FD101D">
        <w:rPr>
          <w:color w:val="000000"/>
        </w:rPr>
        <w:t>arise in the future.</w:t>
      </w:r>
    </w:p>
    <w:p w14:paraId="471E1515" w14:textId="0261FE1E" w:rsidR="001C45C2" w:rsidRDefault="001C45C2" w:rsidP="001C45C2">
      <w:pPr>
        <w:ind w:firstLine="720"/>
        <w:contextualSpacing/>
        <w:jc w:val="both"/>
        <w:rPr>
          <w:ins w:id="0" w:author="Sarah Guth" w:date="2021-09-28T15:55:00Z"/>
          <w:color w:val="000000"/>
        </w:rPr>
      </w:pPr>
      <w:r>
        <w:rPr>
          <w:color w:val="000000"/>
        </w:rPr>
        <w:t>P</w:t>
      </w:r>
      <w:r>
        <w:rPr>
          <w:color w:val="000000"/>
        </w:rPr>
        <w:t xml:space="preserve">revious work suggests that roost population sizes and survival rates vary across the year for these three species </w:t>
      </w:r>
      <w:r>
        <w:rPr>
          <w:color w:val="000000"/>
        </w:rPr>
        <w:fldChar w:fldCharType="begin" w:fldLock="1"/>
      </w:r>
      <w:r>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Pr>
          <w:color w:val="000000"/>
        </w:rPr>
        <w:fldChar w:fldCharType="separate"/>
      </w:r>
      <w:r w:rsidRPr="00421AD2">
        <w:rPr>
          <w:noProof/>
          <w:color w:val="000000"/>
        </w:rPr>
        <w:t>(Brook et al. 2019a; Noroalintseheno Lalarivoniaina et al. 2019)</w:t>
      </w:r>
      <w:r>
        <w:rPr>
          <w:color w:val="000000"/>
        </w:rPr>
        <w:fldChar w:fldCharType="end"/>
      </w:r>
      <w:r>
        <w:rPr>
          <w:color w:val="000000"/>
        </w:rPr>
        <w:t xml:space="preserve">. Temporal fluctuations in nutritional status may alter bat immune responses, thus influencing pathogen dynamics </w:t>
      </w:r>
      <w:r>
        <w:rPr>
          <w:color w:val="000000"/>
        </w:rPr>
        <w:fldChar w:fldCharType="begin" w:fldLock="1"/>
      </w:r>
      <w:r>
        <w:rPr>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Pr>
          <w:color w:val="000000"/>
        </w:rPr>
        <w:fldChar w:fldCharType="separate"/>
      </w:r>
      <w:r w:rsidRPr="00421AD2">
        <w:rPr>
          <w:noProof/>
          <w:color w:val="000000"/>
        </w:rPr>
        <w:t>(Brook et al. 2019b)</w:t>
      </w:r>
      <w:r>
        <w:rPr>
          <w:color w:val="000000"/>
        </w:rPr>
        <w:fldChar w:fldCharType="end"/>
      </w:r>
      <w:r>
        <w:rPr>
          <w:color w:val="000000"/>
        </w:rPr>
        <w:t xml:space="preserve">, as well as modulate bats’ vulnerability to seasonally variable </w:t>
      </w:r>
      <w:r>
        <w:rPr>
          <w:color w:val="000000"/>
        </w:rPr>
        <w:lastRenderedPageBreak/>
        <w:t xml:space="preserve">hunting pressures </w:t>
      </w:r>
      <w:r>
        <w:rPr>
          <w:color w:val="000000"/>
        </w:rPr>
        <w:fldChar w:fldCharType="begin" w:fldLock="1"/>
      </w:r>
      <w:r>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color w:val="000000"/>
        </w:rPr>
        <w:fldChar w:fldCharType="separate"/>
      </w:r>
      <w:r w:rsidRPr="00421AD2">
        <w:rPr>
          <w:noProof/>
          <w:color w:val="000000"/>
        </w:rPr>
        <w:t>(Brook et al. 2019a)</w:t>
      </w:r>
      <w:r>
        <w:rPr>
          <w:color w:val="000000"/>
        </w:rPr>
        <w:fldChar w:fldCharType="end"/>
      </w:r>
      <w:r>
        <w:rPr>
          <w:color w:val="000000"/>
        </w:rPr>
        <w:t xml:space="preserve">. </w:t>
      </w:r>
      <w:r w:rsidR="005D29F1">
        <w:rPr>
          <w:color w:val="000000"/>
        </w:rPr>
        <w:t xml:space="preserve">All three Malagasy fruit bats are </w:t>
      </w:r>
      <w:r w:rsidR="00303C6C">
        <w:rPr>
          <w:color w:val="000000"/>
        </w:rPr>
        <w:t xml:space="preserve">thought </w:t>
      </w:r>
      <w:r w:rsidR="005D29F1">
        <w:rPr>
          <w:color w:val="000000"/>
        </w:rPr>
        <w:t xml:space="preserve">to reproduce seasonally in </w:t>
      </w:r>
      <w:r w:rsidR="004F712D">
        <w:rPr>
          <w:color w:val="000000"/>
        </w:rPr>
        <w:t>species-specific annual</w:t>
      </w:r>
      <w:r w:rsidR="005D29F1">
        <w:rPr>
          <w:color w:val="000000"/>
        </w:rPr>
        <w:t xml:space="preserve"> birth pulses </w:t>
      </w:r>
      <w:r w:rsidR="005D29F1">
        <w:rPr>
          <w:color w:val="000000"/>
        </w:rPr>
        <w:fldChar w:fldCharType="begin" w:fldLock="1"/>
      </w:r>
      <w:r w:rsidR="00491D57">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sidR="005D29F1">
        <w:rPr>
          <w:color w:val="000000"/>
        </w:rPr>
        <w:fldChar w:fldCharType="separate"/>
      </w:r>
      <w:r w:rsidR="00421AD2" w:rsidRPr="00421AD2">
        <w:rPr>
          <w:noProof/>
          <w:color w:val="000000"/>
        </w:rPr>
        <w:t>(MacKinnon et al. 2003; Brook et al. 2019a)</w:t>
      </w:r>
      <w:r w:rsidR="005D29F1">
        <w:rPr>
          <w:color w:val="000000"/>
        </w:rPr>
        <w:fldChar w:fldCharType="end"/>
      </w:r>
      <w:r>
        <w:rPr>
          <w:color w:val="000000"/>
        </w:rPr>
        <w:t>.</w:t>
      </w:r>
      <w:ins w:id="1" w:author="Sarah Guth" w:date="2021-09-28T15:58:00Z">
        <w:r>
          <w:rPr>
            <w:color w:val="000000"/>
          </w:rPr>
          <w:t xml:space="preserve"> </w:t>
        </w:r>
      </w:ins>
      <w:r>
        <w:rPr>
          <w:color w:val="000000"/>
        </w:rPr>
        <w:t>Documentation of the timing of th</w:t>
      </w:r>
      <w:r>
        <w:rPr>
          <w:color w:val="000000"/>
        </w:rPr>
        <w:t>e</w:t>
      </w:r>
      <w:r>
        <w:rPr>
          <w:color w:val="000000"/>
        </w:rPr>
        <w:t>s</w:t>
      </w:r>
      <w:r>
        <w:rPr>
          <w:color w:val="000000"/>
        </w:rPr>
        <w:t>e</w:t>
      </w:r>
      <w:r>
        <w:rPr>
          <w:color w:val="000000"/>
        </w:rPr>
        <w:t xml:space="preserve"> birth pulse</w:t>
      </w:r>
      <w:r>
        <w:rPr>
          <w:color w:val="000000"/>
        </w:rPr>
        <w:t>s</w:t>
      </w:r>
      <w:r>
        <w:rPr>
          <w:color w:val="000000"/>
        </w:rPr>
        <w:t xml:space="preserve"> for Malagasy fruit bats is important for understanding their vulnerability to seasonally-varying population pressures: previous work describes how seasonal variation in hunting pressure for Malagasy lemurs poses elevated risks to species when directly overlapping their annual birth pulse </w:t>
      </w:r>
      <w:r>
        <w:rPr>
          <w:color w:val="000000"/>
        </w:rPr>
        <w:fldChar w:fldCharType="begin" w:fldLock="1"/>
      </w:r>
      <w:r>
        <w:rPr>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Pr>
          <w:color w:val="000000"/>
        </w:rPr>
        <w:fldChar w:fldCharType="separate"/>
      </w:r>
      <w:r w:rsidRPr="00375EB2">
        <w:rPr>
          <w:noProof/>
          <w:color w:val="000000"/>
        </w:rPr>
        <w:t>(Brook et al. 2018)</w:t>
      </w:r>
      <w:r>
        <w:rPr>
          <w:color w:val="000000"/>
        </w:rPr>
        <w:fldChar w:fldCharType="end"/>
      </w:r>
      <w:r>
        <w:rPr>
          <w:color w:val="000000"/>
        </w:rPr>
        <w:t>.</w:t>
      </w:r>
      <w:r w:rsidR="005D29F1">
        <w:rPr>
          <w:color w:val="000000"/>
        </w:rPr>
        <w:t xml:space="preserve"> </w:t>
      </w:r>
    </w:p>
    <w:p w14:paraId="52E9741B" w14:textId="3A2FFE1B" w:rsidR="001C45C2" w:rsidRDefault="001C45C2" w:rsidP="004721A4">
      <w:pPr>
        <w:ind w:firstLine="720"/>
        <w:contextualSpacing/>
        <w:jc w:val="both"/>
        <w:rPr>
          <w:ins w:id="2" w:author="Sarah Guth" w:date="2021-09-28T15:55:00Z"/>
          <w:color w:val="000000"/>
        </w:rPr>
      </w:pPr>
      <w:r>
        <w:rPr>
          <w:color w:val="000000"/>
        </w:rPr>
        <w:t xml:space="preserve">In addition to its importance for conservation efforts to quantify fruit bat population viability, defining the temporal limits of each fruit bat species-specific birth pulse is essential to understanding the mechanisms which underpin the maintenance and persistence of numerous infectious agents that these bats host </w:t>
      </w:r>
      <w:r>
        <w:rPr>
          <w:color w:val="000000"/>
        </w:rPr>
        <w:fldChar w:fldCharType="begin" w:fldLock="1"/>
      </w:r>
      <w:r>
        <w:rPr>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Pr>
          <w:color w:val="000000"/>
        </w:rPr>
        <w:fldChar w:fldCharType="separate"/>
      </w:r>
      <w:r w:rsidRPr="005C3C7D">
        <w:rPr>
          <w:noProof/>
          <w:color w:val="000000"/>
        </w:rPr>
        <w:t>(Iehlé et al. 2007; Razafindratsimandresy et al. 2009; Reynes et al. 2011b; Wilkinson et al. 2012b; Brook et al. 2015, 2019b; Ranaivoson et al. 2019)</w:t>
      </w:r>
      <w:r>
        <w:rPr>
          <w:color w:val="000000"/>
        </w:rPr>
        <w:fldChar w:fldCharType="end"/>
      </w:r>
      <w:r>
        <w:rPr>
          <w:color w:val="000000"/>
        </w:rPr>
        <w:t xml:space="preserve">. Isolated </w:t>
      </w:r>
      <w:r>
        <w:rPr>
          <w:i/>
          <w:iCs/>
          <w:color w:val="000000"/>
        </w:rPr>
        <w:t xml:space="preserve">E. </w:t>
      </w:r>
      <w:proofErr w:type="spellStart"/>
      <w:r>
        <w:rPr>
          <w:i/>
          <w:iCs/>
          <w:color w:val="000000"/>
        </w:rPr>
        <w:t>helvum</w:t>
      </w:r>
      <w:proofErr w:type="spellEnd"/>
      <w:r>
        <w:rPr>
          <w:i/>
          <w:iCs/>
          <w:color w:val="000000"/>
        </w:rPr>
        <w:t xml:space="preserve"> </w:t>
      </w:r>
      <w:r>
        <w:rPr>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Pr>
          <w:color w:val="000000"/>
        </w:rPr>
        <w:fldChar w:fldCharType="begin" w:fldLock="1"/>
      </w:r>
      <w:r>
        <w:rPr>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Pr>
          <w:color w:val="000000"/>
        </w:rPr>
        <w:fldChar w:fldCharType="separate"/>
      </w:r>
      <w:r w:rsidRPr="00E11995">
        <w:rPr>
          <w:noProof/>
          <w:color w:val="000000"/>
        </w:rPr>
        <w:t>(Bartlett 1957, 1960; Swinton et al. 1998; Peel et al. 2012)</w:t>
      </w:r>
      <w:r>
        <w:rPr>
          <w:color w:val="000000"/>
        </w:rPr>
        <w:fldChar w:fldCharType="end"/>
      </w:r>
      <w:r>
        <w:rPr>
          <w:color w:val="000000"/>
        </w:rPr>
        <w:t xml:space="preserve">. Some work has suggested that seasonally-staggered births allowing for a protracted introduction of juvenile susceptibles into the host population could play a role in pathogen persistence in these systems </w:t>
      </w:r>
      <w:r>
        <w:rPr>
          <w:color w:val="000000"/>
        </w:rPr>
        <w:fldChar w:fldCharType="begin" w:fldLock="1"/>
      </w:r>
      <w:r>
        <w:rPr>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Pr>
          <w:color w:val="000000"/>
        </w:rPr>
        <w:fldChar w:fldCharType="separate"/>
      </w:r>
      <w:r w:rsidRPr="00061496">
        <w:rPr>
          <w:noProof/>
          <w:color w:val="000000"/>
        </w:rPr>
        <w:t>(Peel et al. 2013, 2014; Hayman 2015)</w:t>
      </w:r>
      <w:r>
        <w:rPr>
          <w:color w:val="000000"/>
        </w:rPr>
        <w:fldChar w:fldCharType="end"/>
      </w:r>
      <w:r>
        <w:rPr>
          <w:color w:val="000000"/>
        </w:rPr>
        <w:t>.</w:t>
      </w:r>
      <w:ins w:id="3" w:author="Sarah Guth" w:date="2021-09-28T16:01:00Z">
        <w:r>
          <w:rPr>
            <w:color w:val="000000"/>
          </w:rPr>
          <w:t xml:space="preserve"> </w:t>
        </w:r>
      </w:ins>
    </w:p>
    <w:p w14:paraId="2D7852A2" w14:textId="799E3FBE" w:rsidR="00B030A0" w:rsidRDefault="005D29F1" w:rsidP="004721A4">
      <w:pPr>
        <w:ind w:firstLine="720"/>
        <w:contextualSpacing/>
        <w:jc w:val="both"/>
        <w:rPr>
          <w:color w:val="000000"/>
        </w:rPr>
      </w:pPr>
      <w:r>
        <w:rPr>
          <w:color w:val="000000"/>
        </w:rPr>
        <w:t>We sought to expand existing knowledge of seasonal variation in the reproductive calendar and nutritional status of all three Malagasy fruit bat species, to facilitate future conservation assessments</w:t>
      </w:r>
      <w:r w:rsidR="00303C6C">
        <w:rPr>
          <w:color w:val="000000"/>
        </w:rPr>
        <w:t xml:space="preserve"> and studies aimed at deciphering the dynamics of bat-hosted infections</w:t>
      </w:r>
      <w:r>
        <w:rPr>
          <w:color w:val="000000"/>
        </w:rPr>
        <w:t xml:space="preserve">. In particular, we aimed to (a) quantify life history traits </w:t>
      </w:r>
      <w:r w:rsidR="00A808EF">
        <w:rPr>
          <w:color w:val="000000"/>
        </w:rPr>
        <w:t>needed for</w:t>
      </w:r>
      <w:r>
        <w:rPr>
          <w:color w:val="000000"/>
        </w:rPr>
        <w:t xml:space="preserve"> population modeling</w:t>
      </w:r>
      <w:r w:rsidR="007607FB">
        <w:rPr>
          <w:color w:val="000000"/>
        </w:rPr>
        <w:t xml:space="preserve"> for these species</w:t>
      </w:r>
      <w:r>
        <w:rPr>
          <w:color w:val="000000"/>
        </w:rPr>
        <w:t>, (b) document seasonal variation in morphometrics and body condition</w:t>
      </w:r>
      <w:r w:rsidR="00A808EF">
        <w:rPr>
          <w:color w:val="000000"/>
        </w:rPr>
        <w:t>s,</w:t>
      </w:r>
      <w:r>
        <w:rPr>
          <w:color w:val="000000"/>
        </w:rPr>
        <w:t xml:space="preserve"> and (c) </w:t>
      </w:r>
      <w:r w:rsidR="00A808EF">
        <w:rPr>
          <w:color w:val="000000"/>
        </w:rPr>
        <w:t>calculate</w:t>
      </w:r>
      <w:r>
        <w:rPr>
          <w:color w:val="000000"/>
        </w:rPr>
        <w:t xml:space="preserve"> juvenile growth rates </w:t>
      </w:r>
      <w:r w:rsidR="00A808EF">
        <w:rPr>
          <w:color w:val="000000"/>
        </w:rPr>
        <w:t xml:space="preserve">throughout the post-reproductive period. Our work emphasizes the importance of longitudinal field studies in accurately describing the ecology of frugivorous bats. </w:t>
      </w:r>
    </w:p>
    <w:p w14:paraId="7CFC9BAC" w14:textId="77777777" w:rsidR="00DC300B" w:rsidRDefault="00DC300B" w:rsidP="004721A4">
      <w:pPr>
        <w:contextualSpacing/>
        <w:jc w:val="both"/>
        <w:rPr>
          <w:color w:val="000000"/>
        </w:rPr>
      </w:pPr>
    </w:p>
    <w:p w14:paraId="01ED0282" w14:textId="77777777" w:rsidR="00F83E8D" w:rsidRPr="00B553D4" w:rsidRDefault="00C865A6" w:rsidP="004721A4">
      <w:pPr>
        <w:contextualSpacing/>
        <w:jc w:val="center"/>
        <w:rPr>
          <w:smallCaps/>
        </w:rPr>
      </w:pPr>
      <w:r w:rsidRPr="00B553D4">
        <w:rPr>
          <w:b/>
          <w:bCs/>
          <w:smallCaps/>
          <w:color w:val="000000"/>
        </w:rPr>
        <w:t xml:space="preserve">Materials and </w:t>
      </w:r>
      <w:r w:rsidR="00F83E8D" w:rsidRPr="00B553D4">
        <w:rPr>
          <w:b/>
          <w:bCs/>
          <w:smallCaps/>
          <w:color w:val="000000"/>
        </w:rPr>
        <w:t>Methods</w:t>
      </w:r>
    </w:p>
    <w:p w14:paraId="7C85F3CA" w14:textId="77777777" w:rsidR="00F83E8D" w:rsidRPr="00F83E8D" w:rsidRDefault="00F83E8D" w:rsidP="004721A4">
      <w:pPr>
        <w:contextualSpacing/>
      </w:pPr>
    </w:p>
    <w:p w14:paraId="5AC67519" w14:textId="0977BE27" w:rsidR="00323920" w:rsidRPr="00303C6C" w:rsidRDefault="00F83E8D" w:rsidP="004721A4">
      <w:pPr>
        <w:ind w:firstLine="720"/>
        <w:contextualSpacing/>
        <w:rPr>
          <w:color w:val="000000"/>
        </w:rPr>
      </w:pPr>
      <w:r w:rsidRPr="00806193">
        <w:rPr>
          <w:i/>
          <w:iCs/>
          <w:color w:val="000000"/>
        </w:rPr>
        <w:t>Study periods and site</w:t>
      </w:r>
      <w:r w:rsidR="00806193">
        <w:rPr>
          <w:i/>
          <w:iCs/>
          <w:color w:val="000000"/>
        </w:rPr>
        <w:t>s—</w:t>
      </w:r>
      <w:r w:rsidRPr="00F83E8D">
        <w:rPr>
          <w:color w:val="000000"/>
        </w:rPr>
        <w:t xml:space="preserve">Field studies were carried out </w:t>
      </w:r>
      <w:r w:rsidR="0031300D">
        <w:rPr>
          <w:color w:val="000000"/>
        </w:rPr>
        <w:t>between 2013 and 2020</w:t>
      </w:r>
      <w:r w:rsidR="00396D43">
        <w:rPr>
          <w:color w:val="000000"/>
        </w:rPr>
        <w:t xml:space="preserve"> in part with previously published work examining population viability and the dynamics of potentially zoonotic infections in Malagasy fruit bats </w:t>
      </w:r>
      <w:r w:rsidR="00396D43">
        <w:rPr>
          <w:color w:val="000000"/>
        </w:rPr>
        <w:fldChar w:fldCharType="begin" w:fldLock="1"/>
      </w:r>
      <w:r w:rsidR="00031178">
        <w:rPr>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4","issue":"November 2018","issued":{"date-parts":[["2019"]]},"page":"165-171","publisher":"Elsevier","title":"Population trends for two Malagasy fruit bats","type":"article-journal","volume":"234"},"uris":["http://www.mendeley.com/documents/?uuid=9b9ac6f3-7287-48c2-bec2-55e286134cf4"]}],"mendeley":{"formattedCitation":"(Brook et al. 2015, 2019b; a; Ranaivoson et al. 2019)","plainTextFormattedCitation":"(Brook et al. 2015, 2019b; a; Ranaivoson et al. 2019)","previouslyFormattedCitation":"(Brook et al. 2015, 2019b; a; Ranaivoson et al. 2019)"},"properties":{"noteIndex":0},"schema":"https://github.com/citation-style-language/schema/raw/master/csl-citation.json"}</w:instrText>
      </w:r>
      <w:r w:rsidR="00396D43">
        <w:rPr>
          <w:color w:val="000000"/>
        </w:rPr>
        <w:fldChar w:fldCharType="separate"/>
      </w:r>
      <w:r w:rsidR="007607FB" w:rsidRPr="007607FB">
        <w:rPr>
          <w:noProof/>
          <w:color w:val="000000"/>
        </w:rPr>
        <w:t>(Brook et al. 2015, 2019b; a; Ranaivoson et al. 2019)</w:t>
      </w:r>
      <w:r w:rsidR="00396D43">
        <w:rPr>
          <w:color w:val="000000"/>
        </w:rPr>
        <w:fldChar w:fldCharType="end"/>
      </w:r>
      <w:r w:rsidR="00396D43">
        <w:rPr>
          <w:color w:val="000000"/>
        </w:rPr>
        <w:t xml:space="preserve">. Bats were captured periodically throughout each year, with sampling spanning </w:t>
      </w:r>
      <w:r w:rsidR="0031300D">
        <w:rPr>
          <w:color w:val="000000"/>
        </w:rPr>
        <w:t xml:space="preserve">all months and all seasons (dry, wet, shoulder), </w:t>
      </w:r>
      <w:r w:rsidR="00396D43">
        <w:rPr>
          <w:color w:val="000000"/>
        </w:rPr>
        <w:t xml:space="preserve">interspersed with </w:t>
      </w:r>
      <w:r w:rsidR="0031300D">
        <w:rPr>
          <w:color w:val="000000"/>
        </w:rPr>
        <w:t>some gaps in temporal continuity.</w:t>
      </w:r>
      <w:r w:rsidR="00396D43">
        <w:rPr>
          <w:color w:val="000000"/>
        </w:rPr>
        <w:t xml:space="preserve"> Captures took place</w:t>
      </w:r>
      <w:r w:rsidR="0031300D">
        <w:rPr>
          <w:color w:val="000000"/>
        </w:rPr>
        <w:t xml:space="preserve"> </w:t>
      </w:r>
      <w:r w:rsidRPr="00F83E8D">
        <w:rPr>
          <w:color w:val="000000"/>
        </w:rPr>
        <w:t xml:space="preserve">in several regions of Madagascar: (1) Ankarana National Park in the </w:t>
      </w:r>
      <w:r w:rsidR="0031300D">
        <w:rPr>
          <w:color w:val="000000"/>
        </w:rPr>
        <w:t>n</w:t>
      </w:r>
      <w:r w:rsidRPr="00F83E8D">
        <w:rPr>
          <w:color w:val="000000"/>
        </w:rPr>
        <w:t>orth</w:t>
      </w:r>
      <w:r w:rsidR="0031300D">
        <w:rPr>
          <w:color w:val="000000"/>
        </w:rPr>
        <w:t>west</w:t>
      </w:r>
      <w:r w:rsidR="00606EC0">
        <w:rPr>
          <w:color w:val="000000"/>
        </w:rPr>
        <w:t xml:space="preserve"> (-12.9S, 49.1E)</w:t>
      </w:r>
      <w:r w:rsidRPr="00F83E8D">
        <w:rPr>
          <w:color w:val="000000"/>
        </w:rPr>
        <w:t xml:space="preserve">, (2) Makira Natural Park in the </w:t>
      </w:r>
      <w:r w:rsidR="0031300D">
        <w:rPr>
          <w:color w:val="000000"/>
        </w:rPr>
        <w:t>n</w:t>
      </w:r>
      <w:r w:rsidRPr="00F83E8D">
        <w:rPr>
          <w:color w:val="000000"/>
        </w:rPr>
        <w:t>orth</w:t>
      </w:r>
      <w:r w:rsidR="0031300D">
        <w:rPr>
          <w:color w:val="000000"/>
        </w:rPr>
        <w:t>east</w:t>
      </w:r>
      <w:r w:rsidR="00606EC0">
        <w:rPr>
          <w:color w:val="000000"/>
        </w:rPr>
        <w:t xml:space="preserve"> (-15.1S, 49.6E)</w:t>
      </w:r>
      <w:r w:rsidRPr="00F83E8D">
        <w:rPr>
          <w:color w:val="000000"/>
        </w:rPr>
        <w:t xml:space="preserve">, </w:t>
      </w:r>
      <w:r w:rsidR="0031300D">
        <w:rPr>
          <w:color w:val="000000"/>
        </w:rPr>
        <w:t xml:space="preserve">(3) </w:t>
      </w:r>
      <w:proofErr w:type="spellStart"/>
      <w:r w:rsidR="0031300D">
        <w:rPr>
          <w:color w:val="000000"/>
        </w:rPr>
        <w:t>Mahabo</w:t>
      </w:r>
      <w:proofErr w:type="spellEnd"/>
      <w:r w:rsidR="0031300D">
        <w:rPr>
          <w:color w:val="000000"/>
        </w:rPr>
        <w:t xml:space="preserve"> forest in the center-west</w:t>
      </w:r>
      <w:r w:rsidR="00606EC0">
        <w:rPr>
          <w:color w:val="000000"/>
        </w:rPr>
        <w:t xml:space="preserve"> (-20.5S, 44.7E)</w:t>
      </w:r>
      <w:r w:rsidR="0031300D">
        <w:rPr>
          <w:color w:val="000000"/>
        </w:rPr>
        <w:t xml:space="preserve">, and (4) several sub-localities of the </w:t>
      </w:r>
      <w:proofErr w:type="spellStart"/>
      <w:r w:rsidR="0031300D">
        <w:rPr>
          <w:color w:val="000000"/>
        </w:rPr>
        <w:t>Moramanga</w:t>
      </w:r>
      <w:proofErr w:type="spellEnd"/>
      <w:r w:rsidR="0031300D">
        <w:rPr>
          <w:color w:val="000000"/>
        </w:rPr>
        <w:t xml:space="preserve"> District in the center-east</w:t>
      </w:r>
      <w:r w:rsidR="00396D43">
        <w:rPr>
          <w:color w:val="000000"/>
        </w:rPr>
        <w:t xml:space="preserve">, including: the fragmented forests of </w:t>
      </w:r>
      <w:proofErr w:type="spellStart"/>
      <w:r w:rsidR="00396D43" w:rsidRPr="00F83E8D">
        <w:rPr>
          <w:color w:val="000000"/>
        </w:rPr>
        <w:t>Ambakoana</w:t>
      </w:r>
      <w:proofErr w:type="spellEnd"/>
      <w:r w:rsidR="00606EC0">
        <w:rPr>
          <w:color w:val="000000"/>
        </w:rPr>
        <w:t xml:space="preserve"> (-18.5, 48.2)</w:t>
      </w:r>
      <w:r w:rsidR="00396D43" w:rsidRPr="00F83E8D">
        <w:rPr>
          <w:color w:val="000000"/>
        </w:rPr>
        <w:t>,</w:t>
      </w:r>
      <w:r w:rsidR="00396D43">
        <w:rPr>
          <w:color w:val="000000"/>
        </w:rPr>
        <w:t xml:space="preserve"> </w:t>
      </w:r>
      <w:proofErr w:type="spellStart"/>
      <w:r w:rsidR="00396D43" w:rsidRPr="00F83E8D">
        <w:rPr>
          <w:color w:val="000000"/>
        </w:rPr>
        <w:t>Mangarivotra</w:t>
      </w:r>
      <w:proofErr w:type="spellEnd"/>
      <w:r w:rsidR="00606EC0">
        <w:rPr>
          <w:color w:val="000000"/>
        </w:rPr>
        <w:t xml:space="preserve"> (-18.3S, 48.2E)</w:t>
      </w:r>
      <w:r w:rsidR="00396D43" w:rsidRPr="00F83E8D">
        <w:rPr>
          <w:color w:val="000000"/>
        </w:rPr>
        <w:t xml:space="preserve">, </w:t>
      </w:r>
      <w:proofErr w:type="spellStart"/>
      <w:r w:rsidR="00396D43" w:rsidRPr="00F83E8D">
        <w:rPr>
          <w:color w:val="000000"/>
        </w:rPr>
        <w:t>Marotsipohy</w:t>
      </w:r>
      <w:proofErr w:type="spellEnd"/>
      <w:r w:rsidR="00606EC0">
        <w:rPr>
          <w:color w:val="000000"/>
        </w:rPr>
        <w:t xml:space="preserve"> (-18.4S,48.1E)</w:t>
      </w:r>
      <w:r w:rsidR="00396D43" w:rsidRPr="00F83E8D">
        <w:rPr>
          <w:color w:val="000000"/>
        </w:rPr>
        <w:t xml:space="preserve">, </w:t>
      </w:r>
      <w:proofErr w:type="spellStart"/>
      <w:r w:rsidR="00396D43" w:rsidRPr="00F83E8D">
        <w:rPr>
          <w:color w:val="000000"/>
        </w:rPr>
        <w:t>Marovitsika</w:t>
      </w:r>
      <w:proofErr w:type="spellEnd"/>
      <w:r w:rsidR="00606EC0">
        <w:rPr>
          <w:color w:val="000000"/>
        </w:rPr>
        <w:t xml:space="preserve"> (-18.8S,48.1E)</w:t>
      </w:r>
      <w:r w:rsidR="00396D43" w:rsidRPr="00F83E8D">
        <w:rPr>
          <w:color w:val="000000"/>
        </w:rPr>
        <w:t xml:space="preserve">, </w:t>
      </w:r>
      <w:proofErr w:type="spellStart"/>
      <w:r w:rsidR="00396D43" w:rsidRPr="00F83E8D">
        <w:rPr>
          <w:color w:val="000000"/>
        </w:rPr>
        <w:t>Lakato</w:t>
      </w:r>
      <w:proofErr w:type="spellEnd"/>
      <w:r w:rsidR="00606EC0">
        <w:rPr>
          <w:color w:val="000000"/>
        </w:rPr>
        <w:t xml:space="preserve"> (-19.2S, 48.4E)</w:t>
      </w:r>
      <w:r w:rsidR="00396D43">
        <w:rPr>
          <w:color w:val="000000"/>
        </w:rPr>
        <w:t>, and</w:t>
      </w:r>
      <w:r w:rsidR="00396D43" w:rsidRPr="00F83E8D">
        <w:rPr>
          <w:color w:val="000000"/>
        </w:rPr>
        <w:t xml:space="preserve"> </w:t>
      </w:r>
      <w:proofErr w:type="spellStart"/>
      <w:r w:rsidR="00396D43" w:rsidRPr="00F83E8D">
        <w:rPr>
          <w:color w:val="000000"/>
        </w:rPr>
        <w:t>Mahialambo</w:t>
      </w:r>
      <w:proofErr w:type="spellEnd"/>
      <w:r w:rsidR="00606EC0">
        <w:rPr>
          <w:color w:val="000000"/>
        </w:rPr>
        <w:t xml:space="preserve"> (-18.1S, 48.2E) </w:t>
      </w:r>
      <w:r w:rsidR="00396D43">
        <w:rPr>
          <w:color w:val="000000"/>
        </w:rPr>
        <w:t xml:space="preserve">, the special reserves of </w:t>
      </w:r>
      <w:proofErr w:type="spellStart"/>
      <w:r w:rsidRPr="00F83E8D">
        <w:rPr>
          <w:color w:val="000000"/>
        </w:rPr>
        <w:t>Angavokely</w:t>
      </w:r>
      <w:proofErr w:type="spellEnd"/>
      <w:r w:rsidR="00606EC0">
        <w:rPr>
          <w:color w:val="000000"/>
        </w:rPr>
        <w:t xml:space="preserve"> (-18.9S, 47.8E)</w:t>
      </w:r>
      <w:r w:rsidRPr="00F83E8D">
        <w:rPr>
          <w:color w:val="000000"/>
        </w:rPr>
        <w:t xml:space="preserve"> and </w:t>
      </w:r>
      <w:proofErr w:type="spellStart"/>
      <w:r w:rsidRPr="00F83E8D">
        <w:rPr>
          <w:color w:val="000000"/>
        </w:rPr>
        <w:t>Angavobe</w:t>
      </w:r>
      <w:proofErr w:type="spellEnd"/>
      <w:r w:rsidR="00606EC0">
        <w:rPr>
          <w:color w:val="000000"/>
        </w:rPr>
        <w:t xml:space="preserve"> (-18.9S), 47.9E</w:t>
      </w:r>
      <w:r w:rsidR="00396D43">
        <w:rPr>
          <w:color w:val="000000"/>
        </w:rPr>
        <w:t xml:space="preserve">, and the new protected area of </w:t>
      </w:r>
      <w:proofErr w:type="spellStart"/>
      <w:r w:rsidRPr="00F83E8D">
        <w:rPr>
          <w:color w:val="000000"/>
        </w:rPr>
        <w:t>Maromizaha</w:t>
      </w:r>
      <w:proofErr w:type="spellEnd"/>
      <w:r w:rsidR="00606EC0">
        <w:rPr>
          <w:color w:val="000000"/>
        </w:rPr>
        <w:t xml:space="preserve"> (-18.9S, 48.5E)</w:t>
      </w:r>
      <w:r w:rsidRPr="00F83E8D">
        <w:rPr>
          <w:color w:val="000000"/>
        </w:rPr>
        <w:t>.</w:t>
      </w:r>
    </w:p>
    <w:p w14:paraId="0A871D4C" w14:textId="77777777" w:rsidR="00DC300B" w:rsidRPr="00DC300B" w:rsidRDefault="00396D43" w:rsidP="004721A4">
      <w:pPr>
        <w:ind w:firstLine="720"/>
        <w:contextualSpacing/>
        <w:jc w:val="both"/>
        <w:rPr>
          <w:color w:val="000000"/>
        </w:rPr>
      </w:pPr>
      <w:r w:rsidRPr="00DC300B">
        <w:rPr>
          <w:i/>
          <w:iCs/>
          <w:color w:val="000000"/>
        </w:rPr>
        <w:t>Netting</w:t>
      </w:r>
      <w:r w:rsidR="00DC300B" w:rsidRPr="00DC300B">
        <w:rPr>
          <w:i/>
          <w:iCs/>
          <w:color w:val="000000"/>
        </w:rPr>
        <w:t>—</w:t>
      </w:r>
      <w:r w:rsidR="00F83E8D" w:rsidRPr="00DC300B">
        <w:rPr>
          <w:color w:val="000000"/>
        </w:rPr>
        <w:t>Mist nets were deployed from 6:00 p.m. to midnight and from 3:00 a.m. to 8:00 a.m. around r</w:t>
      </w:r>
      <w:r w:rsidRPr="00DC300B">
        <w:rPr>
          <w:color w:val="000000"/>
        </w:rPr>
        <w:t>oosting</w:t>
      </w:r>
      <w:r w:rsidR="00606EC0" w:rsidRPr="00DC300B">
        <w:rPr>
          <w:color w:val="000000"/>
        </w:rPr>
        <w:t xml:space="preserve"> </w:t>
      </w:r>
      <w:r w:rsidRPr="00DC300B">
        <w:rPr>
          <w:color w:val="000000"/>
        </w:rPr>
        <w:t>or</w:t>
      </w:r>
      <w:r w:rsidR="00F83E8D" w:rsidRPr="00DC300B">
        <w:rPr>
          <w:color w:val="000000"/>
        </w:rPr>
        <w:t xml:space="preserve"> </w:t>
      </w:r>
      <w:r w:rsidRPr="00DC300B">
        <w:rPr>
          <w:color w:val="000000"/>
        </w:rPr>
        <w:t xml:space="preserve">feeding </w:t>
      </w:r>
      <w:r w:rsidR="00F83E8D" w:rsidRPr="00DC300B">
        <w:rPr>
          <w:color w:val="000000"/>
        </w:rPr>
        <w:t xml:space="preserve">sites of </w:t>
      </w:r>
      <w:r w:rsidR="00F83E8D" w:rsidRPr="00DC300B">
        <w:rPr>
          <w:i/>
          <w:iCs/>
          <w:color w:val="000000"/>
        </w:rPr>
        <w:t>P. rufus</w:t>
      </w:r>
      <w:r w:rsidR="00F83E8D" w:rsidRPr="00DC300B">
        <w:rPr>
          <w:color w:val="000000"/>
        </w:rPr>
        <w:t xml:space="preserve">, </w:t>
      </w:r>
      <w:r w:rsidR="00F83E8D" w:rsidRPr="00DC300B">
        <w:rPr>
          <w:i/>
          <w:iCs/>
          <w:color w:val="000000"/>
        </w:rPr>
        <w:t>E. dupreanum</w:t>
      </w:r>
      <w:r w:rsidR="00F83E8D" w:rsidRPr="00DC300B">
        <w:rPr>
          <w:color w:val="000000"/>
        </w:rPr>
        <w:t xml:space="preserve"> and </w:t>
      </w:r>
      <w:r w:rsidR="00F83E8D" w:rsidRPr="00DC300B">
        <w:rPr>
          <w:i/>
          <w:iCs/>
          <w:color w:val="000000"/>
        </w:rPr>
        <w:t>R</w:t>
      </w:r>
      <w:r w:rsidRPr="00DC300B">
        <w:rPr>
          <w:i/>
          <w:iCs/>
          <w:color w:val="000000"/>
        </w:rPr>
        <w:t>.</w:t>
      </w:r>
      <w:r w:rsidR="00F83E8D" w:rsidRPr="00DC300B">
        <w:rPr>
          <w:i/>
          <w:iCs/>
          <w:color w:val="000000"/>
        </w:rPr>
        <w:t xml:space="preserve"> madagascariensis</w:t>
      </w:r>
      <w:r w:rsidR="00F83E8D" w:rsidRPr="00DC300B">
        <w:rPr>
          <w:color w:val="000000"/>
        </w:rPr>
        <w:t xml:space="preserve"> and monitored continuously. </w:t>
      </w:r>
      <w:r w:rsidRPr="00DC300B">
        <w:rPr>
          <w:color w:val="000000"/>
        </w:rPr>
        <w:t>C</w:t>
      </w:r>
      <w:r w:rsidR="00F83E8D" w:rsidRPr="00DC300B">
        <w:rPr>
          <w:color w:val="000000"/>
        </w:rPr>
        <w:t>aptured bats were placed</w:t>
      </w:r>
      <w:r w:rsidRPr="00DC300B">
        <w:rPr>
          <w:color w:val="000000"/>
        </w:rPr>
        <w:t xml:space="preserve"> in individual </w:t>
      </w:r>
      <w:r w:rsidR="00F83E8D" w:rsidRPr="00DC300B">
        <w:rPr>
          <w:color w:val="000000"/>
        </w:rPr>
        <w:t xml:space="preserve"> clean cloth bags while awaiting </w:t>
      </w:r>
      <w:r w:rsidRPr="00DC300B">
        <w:rPr>
          <w:color w:val="000000"/>
        </w:rPr>
        <w:t xml:space="preserve">processing for </w:t>
      </w:r>
      <w:r w:rsidR="00606EC0" w:rsidRPr="00DC300B">
        <w:rPr>
          <w:color w:val="000000"/>
        </w:rPr>
        <w:t xml:space="preserve">infectious </w:t>
      </w:r>
      <w:r w:rsidRPr="00DC300B">
        <w:rPr>
          <w:color w:val="000000"/>
        </w:rPr>
        <w:t xml:space="preserve">disease studies, as has been previously described </w:t>
      </w:r>
      <w:r w:rsidRPr="00DC300B">
        <w:rPr>
          <w:color w:val="000000"/>
        </w:rPr>
        <w:fldChar w:fldCharType="begin" w:fldLock="1"/>
      </w:r>
      <w:r w:rsidR="00491D57">
        <w:rPr>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color w:val="000000"/>
        </w:rPr>
        <w:fldChar w:fldCharType="separate"/>
      </w:r>
      <w:r w:rsidR="00421AD2" w:rsidRPr="00421AD2">
        <w:rPr>
          <w:noProof/>
          <w:color w:val="000000"/>
        </w:rPr>
        <w:t>(Brook et al. 2015, 2019b; Ranaivoson et al. 2019)</w:t>
      </w:r>
      <w:r w:rsidRPr="00DC300B">
        <w:rPr>
          <w:color w:val="000000"/>
        </w:rPr>
        <w:fldChar w:fldCharType="end"/>
      </w:r>
      <w:r w:rsidRPr="00DC300B">
        <w:rPr>
          <w:color w:val="000000"/>
        </w:rPr>
        <w:t>.</w:t>
      </w:r>
      <w:r w:rsidR="00F83E8D" w:rsidRPr="00DC300B">
        <w:rPr>
          <w:color w:val="000000"/>
        </w:rPr>
        <w:t xml:space="preserve"> For </w:t>
      </w:r>
      <w:r w:rsidR="00DE2AB0" w:rsidRPr="00DC300B">
        <w:rPr>
          <w:color w:val="000000"/>
        </w:rPr>
        <w:t xml:space="preserve">each sampling session, we conducted between 1 and 10 </w:t>
      </w:r>
      <w:r w:rsidR="00F83E8D" w:rsidRPr="00DC300B">
        <w:rPr>
          <w:color w:val="000000"/>
        </w:rPr>
        <w:t xml:space="preserve">nights of </w:t>
      </w:r>
      <w:r w:rsidR="00DE2AB0" w:rsidRPr="00DC300B">
        <w:rPr>
          <w:color w:val="000000"/>
        </w:rPr>
        <w:t xml:space="preserve">netting, ending sessions early when </w:t>
      </w:r>
      <w:r w:rsidR="00F83E8D" w:rsidRPr="00DC300B">
        <w:rPr>
          <w:color w:val="000000"/>
        </w:rPr>
        <w:t xml:space="preserve">30 individuals of each species </w:t>
      </w:r>
      <w:r w:rsidR="00DE2AB0" w:rsidRPr="00DC300B">
        <w:rPr>
          <w:color w:val="000000"/>
        </w:rPr>
        <w:t xml:space="preserve">present at the site </w:t>
      </w:r>
      <w:r w:rsidR="00F83E8D" w:rsidRPr="00DC300B">
        <w:rPr>
          <w:color w:val="000000"/>
        </w:rPr>
        <w:t>were captured.</w:t>
      </w:r>
      <w:r w:rsidR="00DE2AB0" w:rsidRPr="00DC300B">
        <w:rPr>
          <w:color w:val="000000"/>
        </w:rPr>
        <w:t xml:space="preserve"> Upon capture, all bats were weighed (in g</w:t>
      </w:r>
      <w:r w:rsidR="00323920">
        <w:rPr>
          <w:color w:val="000000"/>
        </w:rPr>
        <w:t>rams</w:t>
      </w:r>
      <w:r w:rsidR="00DE2AB0" w:rsidRPr="00DC300B">
        <w:rPr>
          <w:color w:val="000000"/>
        </w:rPr>
        <w:t xml:space="preserve">) with a Pesola scale attached to the cloth </w:t>
      </w:r>
      <w:r w:rsidR="00DE2AB0" w:rsidRPr="00DC300B">
        <w:rPr>
          <w:color w:val="000000"/>
        </w:rPr>
        <w:lastRenderedPageBreak/>
        <w:t>bag and forearm, tibia, and ear were measured with a caliper or tape measure (in mm).</w:t>
      </w:r>
      <w:r w:rsidR="005C2277" w:rsidRPr="00DC300B">
        <w:rPr>
          <w:color w:val="000000"/>
        </w:rPr>
        <w:t xml:space="preserve"> </w:t>
      </w:r>
      <w:r w:rsidR="00CA0D00">
        <w:rPr>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color w:val="000000"/>
        </w:rPr>
        <w:t xml:space="preserve">All </w:t>
      </w:r>
      <w:r w:rsidR="005C2277" w:rsidRPr="00DC300B">
        <w:rPr>
          <w:color w:val="000000"/>
        </w:rPr>
        <w:t xml:space="preserve">raw data used in this study are accessible in our open-access </w:t>
      </w:r>
      <w:r w:rsidR="004A57CD" w:rsidRPr="00DC300B">
        <w:rPr>
          <w:color w:val="000000"/>
        </w:rPr>
        <w:t>G</w:t>
      </w:r>
      <w:r w:rsidR="005C2277" w:rsidRPr="00DC300B">
        <w:rPr>
          <w:color w:val="000000"/>
        </w:rPr>
        <w:t>it</w:t>
      </w:r>
      <w:r w:rsidR="004A57CD" w:rsidRPr="00DC300B">
        <w:rPr>
          <w:color w:val="000000"/>
        </w:rPr>
        <w:t>H</w:t>
      </w:r>
      <w:r w:rsidR="005C2277" w:rsidRPr="00DC300B">
        <w:rPr>
          <w:color w:val="000000"/>
        </w:rPr>
        <w:t>ub repository at: github.com/</w:t>
      </w:r>
      <w:proofErr w:type="spellStart"/>
      <w:r w:rsidR="005C2277" w:rsidRPr="00DC300B">
        <w:rPr>
          <w:color w:val="000000"/>
        </w:rPr>
        <w:t>brooklabteam</w:t>
      </w:r>
      <w:proofErr w:type="spellEnd"/>
      <w:r w:rsidR="005C2277" w:rsidRPr="00DC300B">
        <w:rPr>
          <w:color w:val="000000"/>
        </w:rPr>
        <w:t>/</w:t>
      </w:r>
      <w:proofErr w:type="spellStart"/>
      <w:r w:rsidR="005C2277" w:rsidRPr="00DC300B">
        <w:rPr>
          <w:color w:val="000000"/>
        </w:rPr>
        <w:t>Mada</w:t>
      </w:r>
      <w:proofErr w:type="spellEnd"/>
      <w:r w:rsidR="005C2277" w:rsidRPr="00DC300B">
        <w:rPr>
          <w:color w:val="000000"/>
        </w:rPr>
        <w:t>-Bat-Morphology.</w:t>
      </w:r>
    </w:p>
    <w:p w14:paraId="2D7FC041" w14:textId="57B636E8" w:rsidR="00323920" w:rsidRDefault="00D537F5" w:rsidP="004721A4">
      <w:pPr>
        <w:ind w:firstLine="720"/>
        <w:contextualSpacing/>
        <w:jc w:val="both"/>
      </w:pPr>
      <w:r w:rsidRPr="00DC300B">
        <w:t xml:space="preserve">This study was carried out </w:t>
      </w:r>
      <w:r w:rsidRPr="00DC300B">
        <w:rPr>
          <w:rFonts w:ascii="Calibri" w:hAnsi="Calibri" w:cs="Calibri"/>
        </w:rPr>
        <w:t>﻿</w:t>
      </w:r>
      <w:r w:rsidRPr="00DC300B">
        <w:t xml:space="preserve">in strict accordance with research permits obtained from the Madagascar Ministry of Forest and the Environment (permit numbers </w:t>
      </w:r>
      <w:r w:rsidR="005706D0" w:rsidRPr="00DC300B">
        <w:t xml:space="preserve">251/13, 166/14, 075/15, 258/16, 170/18, </w:t>
      </w:r>
      <w:r w:rsidRPr="00DC300B">
        <w:t>019/18, 170/18, 007/19</w:t>
      </w:r>
      <w:r w:rsidR="005706D0" w:rsidRPr="00DC300B">
        <w:t>, 14/20</w:t>
      </w:r>
      <w:r w:rsidRPr="00DC300B">
        <w:t>) and under guidelines posted by the American Veterinary Medical Association. All field protocols employed were pre-approved by the</w:t>
      </w:r>
      <w:r w:rsidR="005706D0" w:rsidRPr="00DC300B">
        <w:t xml:space="preserve"> Princeton University and</w:t>
      </w:r>
      <w:r w:rsidRPr="00DC300B">
        <w:t xml:space="preserve"> UC Berkeley </w:t>
      </w:r>
      <w:r w:rsidR="005706D0" w:rsidRPr="00DC300B">
        <w:t xml:space="preserve">Institutes for </w:t>
      </w:r>
      <w:r w:rsidRPr="00DC300B">
        <w:t>Animal Care and Use Committee</w:t>
      </w:r>
      <w:r w:rsidR="005706D0" w:rsidRPr="00DC300B">
        <w:t>s</w:t>
      </w:r>
      <w:r w:rsidRPr="00DC300B">
        <w:t xml:space="preserve"> (</w:t>
      </w:r>
      <w:r w:rsidR="005706D0" w:rsidRPr="00DC300B">
        <w:t xml:space="preserve">respectively, IACUC Protocol #1926 and </w:t>
      </w:r>
      <w:r w:rsidRPr="00DC300B">
        <w:t>ACUC Protocol # AUP-2017-10-10393), and every effort was made to minimize discomfort to animals.</w:t>
      </w:r>
    </w:p>
    <w:p w14:paraId="4A891020" w14:textId="28A5D856" w:rsidR="00B01CAD" w:rsidRDefault="00F83E8D" w:rsidP="004721A4">
      <w:pPr>
        <w:ind w:firstLine="720"/>
        <w:contextualSpacing/>
        <w:jc w:val="both"/>
      </w:pPr>
      <w:r w:rsidRPr="00DC300B">
        <w:rPr>
          <w:i/>
          <w:iCs/>
          <w:color w:val="000000"/>
        </w:rPr>
        <w:t>Literature review</w:t>
      </w:r>
      <w:r w:rsidR="00DC300B">
        <w:rPr>
          <w:i/>
          <w:iCs/>
          <w:color w:val="000000"/>
        </w:rPr>
        <w:t>—</w:t>
      </w:r>
      <w:r w:rsidR="00DE2AB0">
        <w:rPr>
          <w:color w:val="000000"/>
        </w:rPr>
        <w:t xml:space="preserve">To place our Malagasy bats in a broader context, we compiled information from the literature </w:t>
      </w:r>
      <w:r w:rsidR="004673C4">
        <w:rPr>
          <w:color w:val="000000"/>
        </w:rPr>
        <w:t>concerning</w:t>
      </w:r>
      <w:r w:rsidR="00DE2AB0">
        <w:rPr>
          <w:color w:val="000000"/>
        </w:rPr>
        <w:t xml:space="preserve"> the </w:t>
      </w:r>
      <w:r w:rsidR="004673C4">
        <w:rPr>
          <w:color w:val="000000"/>
        </w:rPr>
        <w:t xml:space="preserve">morphology </w:t>
      </w:r>
      <w:r w:rsidR="00DE2AB0">
        <w:rPr>
          <w:color w:val="000000"/>
        </w:rPr>
        <w:t xml:space="preserve">of other bats in the family </w:t>
      </w:r>
      <w:proofErr w:type="spellStart"/>
      <w:r w:rsidR="00DE2AB0">
        <w:rPr>
          <w:color w:val="000000"/>
        </w:rPr>
        <w:t>Pteropodidae</w:t>
      </w:r>
      <w:proofErr w:type="spellEnd"/>
      <w:r w:rsidR="00DE2AB0">
        <w:rPr>
          <w:color w:val="000000"/>
        </w:rPr>
        <w:t xml:space="preserve">. From the ‘Bat Species of the World’ database </w:t>
      </w:r>
      <w:r w:rsidR="00DE2AB0">
        <w:rPr>
          <w:color w:val="000000"/>
        </w:rPr>
        <w:fldChar w:fldCharType="begin" w:fldLock="1"/>
      </w:r>
      <w:r w:rsidR="00D76B31">
        <w:rPr>
          <w:color w:val="000000"/>
        </w:rPr>
        <w:instrText>ADDIN CSL_CITATION {"citationItems":[{"id":"ITEM-1","itemData":{"URL":"https://batnames.org/","accessed":{"date-parts":[["2020","7","11"]]},"author":[{"dropping-particle":"","family":"Simmons","given":"NB","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Simmons and Cirranello 2020)","plainTextFormattedCitation":"(Simmons and Cirranello 2020)","previouslyFormattedCitation":"(Simmons and Cirranello 2020)"},"properties":{"noteIndex":0},"schema":"https://github.com/citation-style-language/schema/raw/master/csl-citation.json"}</w:instrText>
      </w:r>
      <w:r w:rsidR="00DE2AB0">
        <w:rPr>
          <w:color w:val="000000"/>
        </w:rPr>
        <w:fldChar w:fldCharType="separate"/>
      </w:r>
      <w:r w:rsidR="00D76B31" w:rsidRPr="00D76B31">
        <w:rPr>
          <w:noProof/>
          <w:color w:val="000000"/>
        </w:rPr>
        <w:t>(Simmons and Cirranello 2020)</w:t>
      </w:r>
      <w:r w:rsidR="00DE2AB0">
        <w:rPr>
          <w:color w:val="000000"/>
        </w:rPr>
        <w:fldChar w:fldCharType="end"/>
      </w:r>
      <w:r w:rsidR="00DE2AB0">
        <w:rPr>
          <w:color w:val="000000"/>
        </w:rPr>
        <w:t>, we compiled a list of</w:t>
      </w:r>
      <w:r w:rsidR="005706D0">
        <w:rPr>
          <w:color w:val="000000"/>
        </w:rPr>
        <w:t xml:space="preserve"> 201</w:t>
      </w:r>
      <w:r w:rsidR="00DE2AB0">
        <w:rPr>
          <w:color w:val="000000"/>
        </w:rPr>
        <w:t xml:space="preserve"> previously described </w:t>
      </w:r>
      <w:r w:rsidR="004673C4">
        <w:rPr>
          <w:color w:val="000000"/>
        </w:rPr>
        <w:t>pteropodid</w:t>
      </w:r>
      <w:r w:rsidR="00DE2AB0">
        <w:rPr>
          <w:color w:val="000000"/>
        </w:rPr>
        <w:t xml:space="preserve"> species</w:t>
      </w:r>
      <w:r w:rsidR="004673C4">
        <w:rPr>
          <w:color w:val="000000"/>
        </w:rPr>
        <w:t xml:space="preserve">, then searched </w:t>
      </w:r>
      <w:proofErr w:type="spellStart"/>
      <w:r w:rsidR="004A57CD">
        <w:rPr>
          <w:color w:val="000000"/>
        </w:rPr>
        <w:t>G</w:t>
      </w:r>
      <w:r w:rsidR="004673C4">
        <w:rPr>
          <w:color w:val="000000"/>
        </w:rPr>
        <w:t>oogle</w:t>
      </w:r>
      <w:r w:rsidR="004A57CD">
        <w:rPr>
          <w:color w:val="000000"/>
        </w:rPr>
        <w:t>S</w:t>
      </w:r>
      <w:r w:rsidR="004673C4">
        <w:rPr>
          <w:color w:val="000000"/>
        </w:rPr>
        <w:t>cholar</w:t>
      </w:r>
      <w:proofErr w:type="spellEnd"/>
      <w:r w:rsidR="004673C4">
        <w:rPr>
          <w:color w:val="000000"/>
        </w:rPr>
        <w:t xml:space="preserve">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color w:val="000000"/>
        </w:rPr>
        <w:t>. I</w:t>
      </w:r>
      <w:r w:rsidR="004673C4">
        <w:rPr>
          <w:color w:val="000000"/>
        </w:rPr>
        <w:t xml:space="preserve">n cases where no sample size was reported, we assumed sample size to be one individual. </w:t>
      </w:r>
      <w:r w:rsidR="005C2277">
        <w:rPr>
          <w:color w:val="000000"/>
        </w:rPr>
        <w:t xml:space="preserve">All raw data and references are accessible in our open-access </w:t>
      </w:r>
      <w:r w:rsidR="004A57CD">
        <w:rPr>
          <w:color w:val="000000"/>
        </w:rPr>
        <w:t>G</w:t>
      </w:r>
      <w:r w:rsidR="005C2277">
        <w:rPr>
          <w:color w:val="000000"/>
        </w:rPr>
        <w:t>it</w:t>
      </w:r>
      <w:r w:rsidR="004A57CD">
        <w:rPr>
          <w:color w:val="000000"/>
        </w:rPr>
        <w:t>H</w:t>
      </w:r>
      <w:r w:rsidR="005C2277">
        <w:rPr>
          <w:color w:val="000000"/>
        </w:rPr>
        <w:t xml:space="preserve">ub repository at: </w:t>
      </w:r>
      <w:r w:rsidR="005C2277" w:rsidRPr="005C2277">
        <w:rPr>
          <w:color w:val="000000"/>
        </w:rPr>
        <w:t>github.com/</w:t>
      </w:r>
      <w:proofErr w:type="spellStart"/>
      <w:r w:rsidR="005C2277" w:rsidRPr="005C2277">
        <w:rPr>
          <w:color w:val="000000"/>
        </w:rPr>
        <w:t>brooklabteam</w:t>
      </w:r>
      <w:proofErr w:type="spellEnd"/>
      <w:r w:rsidR="005C2277" w:rsidRPr="005C2277">
        <w:rPr>
          <w:color w:val="000000"/>
        </w:rPr>
        <w:t>/</w:t>
      </w:r>
      <w:proofErr w:type="spellStart"/>
      <w:r w:rsidR="005C2277" w:rsidRPr="005C2277">
        <w:rPr>
          <w:color w:val="000000"/>
        </w:rPr>
        <w:t>Mada</w:t>
      </w:r>
      <w:proofErr w:type="spellEnd"/>
      <w:r w:rsidR="005C2277" w:rsidRPr="005C2277">
        <w:rPr>
          <w:color w:val="000000"/>
        </w:rPr>
        <w:t>-Bat-Morphology</w:t>
      </w:r>
      <w:r w:rsidR="005C2277">
        <w:rPr>
          <w:color w:val="000000"/>
        </w:rPr>
        <w:t>.</w:t>
      </w:r>
    </w:p>
    <w:p w14:paraId="11DA07B8" w14:textId="709E2828" w:rsidR="00290ADB" w:rsidRPr="00B01CAD" w:rsidRDefault="00DC300B" w:rsidP="004721A4">
      <w:pPr>
        <w:ind w:firstLine="720"/>
        <w:contextualSpacing/>
        <w:jc w:val="both"/>
      </w:pPr>
      <w:r w:rsidRPr="00B01CAD">
        <w:rPr>
          <w:i/>
          <w:iCs/>
        </w:rPr>
        <w:t>Statistical analysis—</w:t>
      </w:r>
      <w:r w:rsidR="00CA0D00" w:rsidRPr="00B01CAD">
        <w:rPr>
          <w:color w:val="000000"/>
        </w:rPr>
        <w:t>D</w:t>
      </w:r>
      <w:r w:rsidR="00F83E8D" w:rsidRPr="00B01CAD">
        <w:rPr>
          <w:color w:val="000000"/>
        </w:rPr>
        <w:t>ata analysis was performed using R</w:t>
      </w:r>
      <w:r w:rsidR="004A57CD" w:rsidRPr="00B01CAD">
        <w:rPr>
          <w:color w:val="000000"/>
        </w:rPr>
        <w:t xml:space="preserve"> v</w:t>
      </w:r>
      <w:r w:rsidR="00323920" w:rsidRPr="00B01CAD">
        <w:rPr>
          <w:color w:val="000000"/>
        </w:rPr>
        <w:t>.</w:t>
      </w:r>
      <w:r w:rsidR="004A57CD" w:rsidRPr="00B01CAD">
        <w:rPr>
          <w:color w:val="000000"/>
        </w:rPr>
        <w:t>4.0.</w:t>
      </w:r>
      <w:r w:rsidR="00F83E8D" w:rsidRPr="00B01CAD">
        <w:rPr>
          <w:color w:val="000000"/>
        </w:rPr>
        <w:t>3 (R Core Team, 2</w:t>
      </w:r>
      <w:r w:rsidR="004A57CD" w:rsidRPr="00B01CAD">
        <w:rPr>
          <w:color w:val="000000"/>
        </w:rPr>
        <w:t>020</w:t>
      </w:r>
      <w:r w:rsidR="00F83E8D" w:rsidRPr="00B01CAD">
        <w:rPr>
          <w:color w:val="000000"/>
        </w:rPr>
        <w:t xml:space="preserve">). </w:t>
      </w:r>
      <w:r w:rsidR="00290ADB" w:rsidRPr="00B01CAD">
        <w:rPr>
          <w:color w:val="000000"/>
        </w:rPr>
        <w:t>All raw data and corresponding code for these analyses can be access</w:t>
      </w:r>
      <w:r w:rsidR="00D86326">
        <w:rPr>
          <w:color w:val="000000"/>
        </w:rPr>
        <w:t>ed</w:t>
      </w:r>
      <w:r w:rsidR="00290ADB" w:rsidRPr="00B01CAD">
        <w:rPr>
          <w:color w:val="000000"/>
        </w:rPr>
        <w:t xml:space="preserve"> in our GitHub repository at. Additional details of statistical output are compiled in </w:t>
      </w:r>
      <w:r w:rsidR="00421AD2" w:rsidRPr="00B01CAD">
        <w:rPr>
          <w:color w:val="000000"/>
        </w:rPr>
        <w:t xml:space="preserve">supplementary tables in </w:t>
      </w:r>
      <w:r w:rsidR="00290ADB" w:rsidRPr="00B01CAD">
        <w:rPr>
          <w:color w:val="000000"/>
        </w:rPr>
        <w:t>Appendix 1.</w:t>
      </w:r>
    </w:p>
    <w:p w14:paraId="7466DB0F" w14:textId="77777777" w:rsidR="003522EA" w:rsidRDefault="003522EA" w:rsidP="004721A4">
      <w:pPr>
        <w:ind w:firstLine="720"/>
        <w:contextualSpacing/>
        <w:jc w:val="both"/>
        <w:rPr>
          <w:color w:val="000000"/>
        </w:rPr>
      </w:pPr>
      <w:r>
        <w:rPr>
          <w:color w:val="000000"/>
        </w:rPr>
        <w:t xml:space="preserve">First, we </w:t>
      </w:r>
      <w:r w:rsidR="00CA0D00">
        <w:rPr>
          <w:color w:val="000000"/>
        </w:rPr>
        <w:t xml:space="preserve">aimed to define the seasonal limits of the reproductive calendar for each of the three Malagasy fruit bat species. To this end, we restricted our analyses to </w:t>
      </w:r>
      <w:r>
        <w:rPr>
          <w:color w:val="000000"/>
        </w:rPr>
        <w:t xml:space="preserve">our most complete cross-species time series from roost sites in the District of </w:t>
      </w:r>
      <w:proofErr w:type="spellStart"/>
      <w:r>
        <w:rPr>
          <w:color w:val="000000"/>
        </w:rPr>
        <w:t>Moramanga</w:t>
      </w:r>
      <w:proofErr w:type="spellEnd"/>
      <w:r>
        <w:rPr>
          <w:color w:val="000000"/>
        </w:rPr>
        <w:t>, Madagascar</w:t>
      </w:r>
      <w:r w:rsidR="00CA0D00">
        <w:rPr>
          <w:color w:val="000000"/>
        </w:rPr>
        <w:t xml:space="preserve"> and</w:t>
      </w:r>
      <w:r w:rsidR="00B553D4">
        <w:rPr>
          <w:color w:val="000000"/>
        </w:rPr>
        <w:t xml:space="preserve"> queried </w:t>
      </w:r>
      <w:r w:rsidR="00CA0D00">
        <w:rPr>
          <w:color w:val="000000"/>
        </w:rPr>
        <w:t>the</w:t>
      </w:r>
      <w:r w:rsidR="00B553D4">
        <w:rPr>
          <w:color w:val="000000"/>
        </w:rPr>
        <w:t xml:space="preserve"> data</w:t>
      </w:r>
      <w:r w:rsidR="00CA0D00">
        <w:rPr>
          <w:color w:val="000000"/>
        </w:rPr>
        <w:t xml:space="preserve"> sub</w:t>
      </w:r>
      <w:r w:rsidR="00B553D4">
        <w:rPr>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color w:val="000000"/>
        </w:rPr>
        <w:t>while</w:t>
      </w:r>
      <w:r w:rsidR="00B553D4">
        <w:rPr>
          <w:color w:val="000000"/>
        </w:rPr>
        <w:t xml:space="preserve"> metrics (b) and (c) corresponded to the date limits of lactation for each species. Because</w:t>
      </w:r>
      <w:r w:rsidR="00EA7552">
        <w:rPr>
          <w:color w:val="000000"/>
        </w:rPr>
        <w:t xml:space="preserve"> fruit bats of many species are known to delay embryonic implantation </w:t>
      </w:r>
      <w:r w:rsidR="001E4255">
        <w:rPr>
          <w:color w:val="000000"/>
        </w:rPr>
        <w:t xml:space="preserve">and fetal development for months after fertilization </w:t>
      </w:r>
      <w:r w:rsidR="001E4255">
        <w:rPr>
          <w:color w:val="000000"/>
        </w:rPr>
        <w:fldChar w:fldCharType="begin" w:fldLock="1"/>
      </w:r>
      <w:r w:rsidR="00491D57">
        <w:rPr>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color w:val="000000"/>
        </w:rPr>
        <w:fldChar w:fldCharType="separate"/>
      </w:r>
      <w:r w:rsidR="00421AD2" w:rsidRPr="00421AD2">
        <w:rPr>
          <w:noProof/>
          <w:color w:val="000000"/>
        </w:rPr>
        <w:t>(Mutere 1967; Heideman 1988; Heideman and Powell 1998; Meenakumari and Krishna 2005)</w:t>
      </w:r>
      <w:r w:rsidR="001E4255">
        <w:rPr>
          <w:color w:val="000000"/>
        </w:rPr>
        <w:fldChar w:fldCharType="end"/>
      </w:r>
      <w:r w:rsidR="001E4255">
        <w:rPr>
          <w:color w:val="000000"/>
        </w:rPr>
        <w:t xml:space="preserve">, we assumed that </w:t>
      </w:r>
      <w:r w:rsidR="00CA0D00">
        <w:rPr>
          <w:color w:val="000000"/>
        </w:rPr>
        <w:t xml:space="preserve">abdominal palpitation </w:t>
      </w:r>
      <w:r w:rsidR="001E4255">
        <w:rPr>
          <w:color w:val="000000"/>
        </w:rPr>
        <w:t xml:space="preserve">to determine reproductive status in the field would likely miss early-stage pregnancies in the three Malagasy species. To this end, we additionally searched the literature </w:t>
      </w:r>
      <w:r w:rsidR="009D385C">
        <w:rPr>
          <w:color w:val="000000"/>
        </w:rPr>
        <w:t>for records of gestation length in closely-related pteropodids to compare against our records of observed gestation</w:t>
      </w:r>
      <w:r w:rsidR="00290ADB">
        <w:rPr>
          <w:color w:val="000000"/>
        </w:rPr>
        <w:t xml:space="preserve"> in Malagasy species</w:t>
      </w:r>
      <w:r w:rsidR="009D385C">
        <w:rPr>
          <w:color w:val="000000"/>
        </w:rPr>
        <w:t>.</w:t>
      </w:r>
      <w:r w:rsidR="00D53FDF">
        <w:rPr>
          <w:color w:val="000000"/>
        </w:rPr>
        <w:t xml:space="preserve"> </w:t>
      </w:r>
    </w:p>
    <w:p w14:paraId="28EEB7A6" w14:textId="1B00E406" w:rsidR="009D385C" w:rsidRPr="007607FB" w:rsidRDefault="00D53FDF" w:rsidP="004721A4">
      <w:pPr>
        <w:ind w:firstLine="720"/>
        <w:contextualSpacing/>
        <w:jc w:val="both"/>
        <w:rPr>
          <w:color w:val="FF0000"/>
        </w:rPr>
      </w:pPr>
      <w:r>
        <w:rPr>
          <w:color w:val="000000"/>
        </w:rPr>
        <w:t xml:space="preserve">We next sought to document morphological variation in adult </w:t>
      </w:r>
      <w:r>
        <w:rPr>
          <w:i/>
          <w:iCs/>
          <w:color w:val="000000"/>
        </w:rPr>
        <w:t xml:space="preserve">P. rufus, E. dupreanum, </w:t>
      </w:r>
      <w:r>
        <w:rPr>
          <w:color w:val="000000"/>
        </w:rPr>
        <w:t xml:space="preserve">and </w:t>
      </w:r>
      <w:r>
        <w:rPr>
          <w:i/>
          <w:iCs/>
          <w:color w:val="000000"/>
        </w:rPr>
        <w:t xml:space="preserve">R. madagascariensis, </w:t>
      </w:r>
      <w:r>
        <w:rPr>
          <w:color w:val="000000"/>
        </w:rPr>
        <w:t xml:space="preserve">as compared with other bats in family </w:t>
      </w:r>
      <w:proofErr w:type="spellStart"/>
      <w:r>
        <w:rPr>
          <w:color w:val="000000"/>
        </w:rPr>
        <w:t>Pteropodidae</w:t>
      </w:r>
      <w:proofErr w:type="spellEnd"/>
      <w:r>
        <w:rPr>
          <w:color w:val="000000"/>
        </w:rPr>
        <w:t>. To this end, we calculated the</w:t>
      </w:r>
      <w:r w:rsidR="00B441DB">
        <w:rPr>
          <w:color w:val="000000"/>
        </w:rPr>
        <w:t xml:space="preserve"> sex-specific</w:t>
      </w:r>
      <w:r>
        <w:rPr>
          <w:color w:val="000000"/>
        </w:rPr>
        <w:t xml:space="preserve"> median and interquartile range of </w:t>
      </w:r>
      <w:r w:rsidR="00B441DB">
        <w:rPr>
          <w:color w:val="000000"/>
        </w:rPr>
        <w:t xml:space="preserve">reported measurements of mean tibia and ear length (in mm) for adult pteropodids globally, as well as the range of values recorded for individuals within our dataset. </w:t>
      </w:r>
      <w:r w:rsidR="00B441DB" w:rsidRPr="007607FB">
        <w:rPr>
          <w:color w:val="FF0000"/>
        </w:rPr>
        <w:t xml:space="preserve">We additionally compared sex-specific forearm length and mass at a species-level for pteropodids surveyed in the literature against the range reported in individuals </w:t>
      </w:r>
      <w:r w:rsidR="00B441DB" w:rsidRPr="007607FB">
        <w:rPr>
          <w:color w:val="FF0000"/>
        </w:rPr>
        <w:lastRenderedPageBreak/>
        <w:t xml:space="preserve">for all three species recorded from our own field data. </w:t>
      </w:r>
      <w:r w:rsidR="00D60DDC" w:rsidRPr="007607FB">
        <w:rPr>
          <w:color w:val="FF0000"/>
        </w:rPr>
        <w:t xml:space="preserve">Assuming variation and error for measures of both forearm length and mass, we </w:t>
      </w:r>
      <w:r w:rsidR="00B441DB" w:rsidRPr="007607FB">
        <w:rPr>
          <w:color w:val="FF0000"/>
        </w:rPr>
        <w:t>fit a type-2 exponential regression model</w:t>
      </w:r>
      <w:r w:rsidR="00F7668B" w:rsidRPr="007607FB">
        <w:rPr>
          <w:color w:val="FF0000"/>
        </w:rPr>
        <w:t xml:space="preserve"> using the standard major axis method SMA in the</w:t>
      </w:r>
      <w:r w:rsidR="00B441DB" w:rsidRPr="007607FB">
        <w:rPr>
          <w:color w:val="FF0000"/>
        </w:rPr>
        <w:t xml:space="preserve"> R package lmodel2</w:t>
      </w:r>
      <w:r w:rsidR="00D60DDC" w:rsidRPr="007607FB">
        <w:rPr>
          <w:color w:val="FF0000"/>
        </w:rPr>
        <w:t xml:space="preserve"> </w:t>
      </w:r>
      <w:r w:rsidR="00B441DB" w:rsidRPr="007607FB">
        <w:rPr>
          <w:color w:val="FF0000"/>
        </w:rPr>
        <w:fldChar w:fldCharType="begin" w:fldLock="1"/>
      </w:r>
      <w:r w:rsidR="00491D57" w:rsidRPr="007607FB">
        <w:rPr>
          <w:color w:val="FF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sidRPr="007607FB">
        <w:rPr>
          <w:color w:val="FF0000"/>
        </w:rPr>
        <w:fldChar w:fldCharType="separate"/>
      </w:r>
      <w:r w:rsidR="00421AD2" w:rsidRPr="007607FB">
        <w:rPr>
          <w:noProof/>
          <w:color w:val="FF0000"/>
        </w:rPr>
        <w:t>(Legendre 2014)</w:t>
      </w:r>
      <w:r w:rsidR="00B441DB" w:rsidRPr="007607FB">
        <w:rPr>
          <w:color w:val="FF0000"/>
        </w:rPr>
        <w:fldChar w:fldCharType="end"/>
      </w:r>
      <w:r w:rsidR="00D60DDC" w:rsidRPr="007607FB">
        <w:rPr>
          <w:color w:val="FF0000"/>
        </w:rPr>
        <w:t>,</w:t>
      </w:r>
      <w:r w:rsidR="00B441DB" w:rsidRPr="007607FB">
        <w:rPr>
          <w:color w:val="FF0000"/>
        </w:rPr>
        <w:t xml:space="preserve"> to the resulting data to describe the correlation of mass with forearm length, both at a mean species-level for pteropodids globally and within our own dataset</w:t>
      </w:r>
      <w:r w:rsidR="00290ADB" w:rsidRPr="007607FB">
        <w:rPr>
          <w:color w:val="FF0000"/>
        </w:rPr>
        <w:t>, separated by sex (Appendix 1).</w:t>
      </w:r>
    </w:p>
    <w:p w14:paraId="6908360A" w14:textId="7178673D" w:rsidR="00B441DB" w:rsidRPr="007607FB" w:rsidRDefault="00F7668B" w:rsidP="004721A4">
      <w:pPr>
        <w:ind w:firstLine="720"/>
        <w:contextualSpacing/>
        <w:jc w:val="both"/>
        <w:rPr>
          <w:color w:val="FF0000"/>
        </w:rPr>
      </w:pPr>
      <w:r w:rsidRPr="007607FB">
        <w:rPr>
          <w:color w:val="FF0000"/>
        </w:rPr>
        <w:t>Next, we explored seasonal variation in</w:t>
      </w:r>
      <w:r w:rsidR="00290ADB" w:rsidRPr="007607FB">
        <w:rPr>
          <w:color w:val="FF0000"/>
        </w:rPr>
        <w:t xml:space="preserve"> the regression of body mass per forearm across our three Malagasy species by calculat</w:t>
      </w:r>
      <w:r w:rsidR="00D60DDC" w:rsidRPr="007607FB">
        <w:rPr>
          <w:color w:val="FF0000"/>
        </w:rPr>
        <w:t>ing</w:t>
      </w:r>
      <w:r w:rsidR="00290ADB" w:rsidRPr="007607FB">
        <w:rPr>
          <w:color w:val="FF0000"/>
        </w:rPr>
        <w:t xml:space="preserve"> the residual of each</w:t>
      </w:r>
      <w:r w:rsidR="00D60DDC" w:rsidRPr="007607FB">
        <w:rPr>
          <w:color w:val="FF0000"/>
        </w:rPr>
        <w:t xml:space="preserve"> individual’s observed mass in the </w:t>
      </w:r>
      <w:r w:rsidR="00290ADB" w:rsidRPr="007607FB">
        <w:rPr>
          <w:color w:val="FF0000"/>
        </w:rPr>
        <w:t>data against</w:t>
      </w:r>
      <w:r w:rsidR="005F674D" w:rsidRPr="007607FB">
        <w:rPr>
          <w:color w:val="FF0000"/>
        </w:rPr>
        <w:t xml:space="preserve"> that predicted from the </w:t>
      </w:r>
      <w:r w:rsidR="00D60DDC" w:rsidRPr="007607FB">
        <w:rPr>
          <w:color w:val="FF0000"/>
        </w:rPr>
        <w:t xml:space="preserve">exponential </w:t>
      </w:r>
      <w:r w:rsidR="00290ADB" w:rsidRPr="007607FB">
        <w:rPr>
          <w:color w:val="FF0000"/>
        </w:rPr>
        <w:t>regression</w:t>
      </w:r>
      <w:r w:rsidR="00D60DDC" w:rsidRPr="007607FB">
        <w:rPr>
          <w:color w:val="FF0000"/>
        </w:rPr>
        <w:t xml:space="preserve">. This </w:t>
      </w:r>
      <w:r w:rsidR="00290ADB" w:rsidRPr="007607FB">
        <w:rPr>
          <w:color w:val="FF0000"/>
        </w:rPr>
        <w:t>generate</w:t>
      </w:r>
      <w:r w:rsidR="00D60DDC" w:rsidRPr="007607FB">
        <w:rPr>
          <w:color w:val="FF0000"/>
        </w:rPr>
        <w:t>d</w:t>
      </w:r>
      <w:r w:rsidR="00290ADB" w:rsidRPr="007607FB">
        <w:rPr>
          <w:color w:val="FF0000"/>
        </w:rPr>
        <w:t xml:space="preserve"> </w:t>
      </w:r>
      <w:r w:rsidR="00B35054" w:rsidRPr="007607FB">
        <w:rPr>
          <w:color w:val="FF0000"/>
        </w:rPr>
        <w:t xml:space="preserve">the equivalent of a body mass index metric for bats: individuals with positive </w:t>
      </w:r>
      <w:proofErr w:type="spellStart"/>
      <w:r w:rsidR="00290ADB" w:rsidRPr="007607FB">
        <w:rPr>
          <w:color w:val="FF0000"/>
        </w:rPr>
        <w:t>mass</w:t>
      </w:r>
      <w:r w:rsidR="00B35054" w:rsidRPr="007607FB">
        <w:rPr>
          <w:color w:val="FF0000"/>
        </w:rPr>
        <w:t>:</w:t>
      </w:r>
      <w:r w:rsidR="00290ADB" w:rsidRPr="007607FB">
        <w:rPr>
          <w:color w:val="FF0000"/>
        </w:rPr>
        <w:t>forearm</w:t>
      </w:r>
      <w:proofErr w:type="spellEnd"/>
      <w:r w:rsidR="00290ADB" w:rsidRPr="007607FB">
        <w:rPr>
          <w:color w:val="FF0000"/>
        </w:rPr>
        <w:t xml:space="preserve"> residual</w:t>
      </w:r>
      <w:r w:rsidR="00B35054" w:rsidRPr="007607FB">
        <w:rPr>
          <w:color w:val="FF0000"/>
        </w:rPr>
        <w:t xml:space="preserve">s corresponded to those with higher masses than predicted by body size (broadly indicative of better nutritional conditions), while individuals with negative </w:t>
      </w:r>
      <w:proofErr w:type="spellStart"/>
      <w:r w:rsidR="00B35054" w:rsidRPr="007607FB">
        <w:rPr>
          <w:color w:val="FF0000"/>
        </w:rPr>
        <w:t>mass:forearm</w:t>
      </w:r>
      <w:proofErr w:type="spellEnd"/>
      <w:r w:rsidR="00B35054" w:rsidRPr="007607FB">
        <w:rPr>
          <w:color w:val="FF0000"/>
        </w:rPr>
        <w:t xml:space="preserve"> residuals corresponded to those with lower masses than predicted by body size (broadly indicative of poorer nutritional conditions). To asses</w:t>
      </w:r>
      <w:r w:rsidR="004B1DA6" w:rsidRPr="007607FB">
        <w:rPr>
          <w:color w:val="FF0000"/>
        </w:rPr>
        <w:t>s</w:t>
      </w:r>
      <w:r w:rsidR="00B35054" w:rsidRPr="007607FB">
        <w:rPr>
          <w:color w:val="FF0000"/>
        </w:rPr>
        <w:t xml:space="preserve"> seasonal variation in body condition, as represented by the </w:t>
      </w:r>
      <w:proofErr w:type="spellStart"/>
      <w:r w:rsidR="00B35054" w:rsidRPr="007607FB">
        <w:rPr>
          <w:color w:val="FF0000"/>
        </w:rPr>
        <w:t>mass:forearm</w:t>
      </w:r>
      <w:proofErr w:type="spellEnd"/>
      <w:r w:rsidR="00B35054" w:rsidRPr="007607FB">
        <w:rPr>
          <w:color w:val="FF0000"/>
        </w:rPr>
        <w:t xml:space="preserve"> residual, we </w:t>
      </w:r>
      <w:r w:rsidR="005F674D" w:rsidRPr="007607FB">
        <w:rPr>
          <w:color w:val="FF0000"/>
        </w:rPr>
        <w:t>last</w:t>
      </w:r>
      <w:r w:rsidR="00232BF1" w:rsidRPr="007607FB">
        <w:rPr>
          <w:color w:val="FF0000"/>
        </w:rPr>
        <w:t xml:space="preserve"> </w:t>
      </w:r>
      <w:r w:rsidR="00B35054" w:rsidRPr="007607FB">
        <w:rPr>
          <w:color w:val="FF0000"/>
        </w:rPr>
        <w:t>fit a generalized additive model</w:t>
      </w:r>
      <w:r w:rsidR="00232BF1" w:rsidRPr="007607FB">
        <w:rPr>
          <w:color w:val="FF0000"/>
        </w:rPr>
        <w:t xml:space="preserve"> </w:t>
      </w:r>
      <w:r w:rsidR="004B1DA6" w:rsidRPr="007607FB">
        <w:rPr>
          <w:color w:val="FF0000"/>
        </w:rPr>
        <w:t>(GAM)</w:t>
      </w:r>
      <w:r w:rsidR="005F674D" w:rsidRPr="007607FB">
        <w:rPr>
          <w:color w:val="FF0000"/>
        </w:rPr>
        <w:t xml:space="preserve">, using the </w:t>
      </w:r>
      <w:proofErr w:type="spellStart"/>
      <w:r w:rsidR="005F674D" w:rsidRPr="007607FB">
        <w:rPr>
          <w:color w:val="FF0000"/>
        </w:rPr>
        <w:t>mgcv</w:t>
      </w:r>
      <w:proofErr w:type="spellEnd"/>
      <w:r w:rsidR="005F674D" w:rsidRPr="007607FB">
        <w:rPr>
          <w:color w:val="FF0000"/>
        </w:rPr>
        <w:t xml:space="preserve"> package in R </w:t>
      </w:r>
      <w:r w:rsidR="005F674D" w:rsidRPr="007607FB">
        <w:rPr>
          <w:color w:val="FF0000"/>
        </w:rPr>
        <w:fldChar w:fldCharType="begin" w:fldLock="1"/>
      </w:r>
      <w:r w:rsidR="00491D57" w:rsidRPr="007607FB">
        <w:rPr>
          <w:color w:val="FF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sidRPr="007607FB">
        <w:rPr>
          <w:color w:val="FF0000"/>
        </w:rPr>
        <w:fldChar w:fldCharType="separate"/>
      </w:r>
      <w:r w:rsidR="00421AD2" w:rsidRPr="007607FB">
        <w:rPr>
          <w:noProof/>
          <w:color w:val="FF0000"/>
        </w:rPr>
        <w:t>(Wood 2001)</w:t>
      </w:r>
      <w:r w:rsidR="005F674D" w:rsidRPr="007607FB">
        <w:rPr>
          <w:color w:val="FF0000"/>
        </w:rPr>
        <w:fldChar w:fldCharType="end"/>
      </w:r>
      <w:r w:rsidR="005F674D" w:rsidRPr="007607FB">
        <w:rPr>
          <w:color w:val="FF0000"/>
        </w:rPr>
        <w:t xml:space="preserve">, </w:t>
      </w:r>
      <w:r w:rsidR="00232BF1" w:rsidRPr="007607FB">
        <w:rPr>
          <w:color w:val="FF0000"/>
        </w:rPr>
        <w:t>to the seasonal time series</w:t>
      </w:r>
      <w:r w:rsidR="005F674D" w:rsidRPr="007607FB">
        <w:rPr>
          <w:color w:val="FF0000"/>
        </w:rPr>
        <w:t xml:space="preserve"> of </w:t>
      </w:r>
      <w:proofErr w:type="spellStart"/>
      <w:r w:rsidR="005F674D" w:rsidRPr="007607FB">
        <w:rPr>
          <w:color w:val="FF0000"/>
        </w:rPr>
        <w:t>mass:forearm</w:t>
      </w:r>
      <w:proofErr w:type="spellEnd"/>
      <w:r w:rsidR="005F674D" w:rsidRPr="007607FB">
        <w:rPr>
          <w:color w:val="FF0000"/>
        </w:rPr>
        <w:t xml:space="preserve"> residual</w:t>
      </w:r>
      <w:r w:rsidR="00D60DDC" w:rsidRPr="007607FB">
        <w:rPr>
          <w:color w:val="FF0000"/>
        </w:rPr>
        <w:t>, separately across each discrete species-sex subset of the data</w:t>
      </w:r>
      <w:r w:rsidR="00232BF1" w:rsidRPr="007607FB">
        <w:rPr>
          <w:color w:val="FF0000"/>
        </w:rPr>
        <w:t xml:space="preserve">. We modeled </w:t>
      </w:r>
      <w:proofErr w:type="spellStart"/>
      <w:r w:rsidR="00232BF1" w:rsidRPr="007607FB">
        <w:rPr>
          <w:color w:val="FF0000"/>
        </w:rPr>
        <w:t>mass:forearm</w:t>
      </w:r>
      <w:proofErr w:type="spellEnd"/>
      <w:r w:rsidR="00232BF1" w:rsidRPr="007607FB">
        <w:rPr>
          <w:color w:val="FF0000"/>
        </w:rPr>
        <w:t xml:space="preserve"> residual as the response variable predicted by </w:t>
      </w:r>
      <w:r w:rsidR="004B1DA6" w:rsidRPr="007607FB">
        <w:rPr>
          <w:color w:val="FF0000"/>
        </w:rPr>
        <w:t>day of year as a cyclic cubic (“cc”) spline</w:t>
      </w:r>
      <w:r w:rsidR="005F674D" w:rsidRPr="007607FB">
        <w:rPr>
          <w:color w:val="FF0000"/>
        </w:rPr>
        <w:t xml:space="preserve">, with </w:t>
      </w:r>
      <w:r w:rsidR="004B1DA6" w:rsidRPr="007607FB">
        <w:rPr>
          <w:color w:val="FF0000"/>
        </w:rPr>
        <w:t xml:space="preserve"> </w:t>
      </w:r>
      <w:r w:rsidR="005F674D" w:rsidRPr="007607FB">
        <w:rPr>
          <w:color w:val="FF0000"/>
        </w:rPr>
        <w:t xml:space="preserve">the number of smoothing knots (“k”) fixed at seven, as recommended by the package author </w:t>
      </w:r>
      <w:r w:rsidR="005F674D" w:rsidRPr="007607FB">
        <w:rPr>
          <w:color w:val="FF0000"/>
        </w:rPr>
        <w:fldChar w:fldCharType="begin" w:fldLock="1"/>
      </w:r>
      <w:r w:rsidR="00491D57" w:rsidRPr="007607FB">
        <w:rPr>
          <w:color w:val="FF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sidRPr="007607FB">
        <w:rPr>
          <w:color w:val="FF0000"/>
        </w:rPr>
        <w:fldChar w:fldCharType="separate"/>
      </w:r>
      <w:r w:rsidR="00421AD2" w:rsidRPr="007607FB">
        <w:rPr>
          <w:noProof/>
          <w:color w:val="FF0000"/>
        </w:rPr>
        <w:t>(Wood 2001)</w:t>
      </w:r>
      <w:r w:rsidR="005F674D" w:rsidRPr="007607FB">
        <w:rPr>
          <w:color w:val="FF0000"/>
        </w:rPr>
        <w:fldChar w:fldCharType="end"/>
      </w:r>
      <w:r w:rsidR="005F674D" w:rsidRPr="007607FB">
        <w:rPr>
          <w:color w:val="FF0000"/>
        </w:rPr>
        <w:t>. Cyclic cubic splines can be used to capture annual</w:t>
      </w:r>
      <w:r w:rsidR="004B1DA6" w:rsidRPr="007607FB">
        <w:rPr>
          <w:color w:val="FF0000"/>
        </w:rPr>
        <w:t xml:space="preserve"> seasonality</w:t>
      </w:r>
      <w:r w:rsidR="005F674D" w:rsidRPr="007607FB">
        <w:rPr>
          <w:color w:val="FF0000"/>
        </w:rPr>
        <w:t xml:space="preserve">, as the seasonal smoother on </w:t>
      </w:r>
      <w:r w:rsidR="004B1DA6" w:rsidRPr="007607FB">
        <w:rPr>
          <w:color w:val="FF0000"/>
        </w:rPr>
        <w:t xml:space="preserve">January 1 </w:t>
      </w:r>
      <w:r w:rsidR="005F674D" w:rsidRPr="007607FB">
        <w:rPr>
          <w:color w:val="FF0000"/>
        </w:rPr>
        <w:t>is modeled as</w:t>
      </w:r>
      <w:r w:rsidR="004B1DA6" w:rsidRPr="007607FB">
        <w:rPr>
          <w:color w:val="FF0000"/>
        </w:rPr>
        <w:t xml:space="preserve"> </w:t>
      </w:r>
      <w:r w:rsidR="005F674D" w:rsidRPr="007607FB">
        <w:rPr>
          <w:color w:val="FF0000"/>
        </w:rPr>
        <w:t xml:space="preserve">a </w:t>
      </w:r>
      <w:r w:rsidR="004B1DA6" w:rsidRPr="007607FB">
        <w:rPr>
          <w:color w:val="FF0000"/>
        </w:rPr>
        <w:t xml:space="preserve">continuation from December 31. </w:t>
      </w:r>
    </w:p>
    <w:p w14:paraId="7B0E1C8F" w14:textId="35A4A5F8" w:rsidR="004B1DA6" w:rsidRDefault="004B1DA6" w:rsidP="004721A4">
      <w:pPr>
        <w:ind w:firstLine="720"/>
        <w:contextualSpacing/>
        <w:jc w:val="both"/>
        <w:rPr>
          <w:color w:val="000000"/>
        </w:rPr>
      </w:pPr>
      <w:r>
        <w:rPr>
          <w:color w:val="000000"/>
        </w:rPr>
        <w:t xml:space="preserve">Finally, we explored juvenile growth rates for forearm, tibia and ear across all three Malagasy </w:t>
      </w:r>
      <w:r w:rsidR="005F674D">
        <w:rPr>
          <w:color w:val="000000"/>
        </w:rPr>
        <w:t xml:space="preserve">fruit bat </w:t>
      </w:r>
      <w:r>
        <w:rPr>
          <w:color w:val="000000"/>
        </w:rPr>
        <w:t>species</w:t>
      </w:r>
      <w:r w:rsidR="00D86326">
        <w:rPr>
          <w:color w:val="000000"/>
        </w:rPr>
        <w:t xml:space="preserve">, </w:t>
      </w:r>
      <w:r>
        <w:rPr>
          <w:color w:val="000000"/>
        </w:rPr>
        <w:t>calculat</w:t>
      </w:r>
      <w:r w:rsidR="00D86326">
        <w:rPr>
          <w:color w:val="000000"/>
        </w:rPr>
        <w:t>ing</w:t>
      </w:r>
      <w:r>
        <w:rPr>
          <w:color w:val="000000"/>
        </w:rPr>
        <w:t xml:space="preserve"> the age in days since birth of each juvenile bat in our dataset</w:t>
      </w:r>
      <w:r w:rsidR="00D86326">
        <w:rPr>
          <w:color w:val="000000"/>
        </w:rPr>
        <w:t xml:space="preserve"> with </w:t>
      </w:r>
      <w:r>
        <w:rPr>
          <w:color w:val="000000"/>
        </w:rPr>
        <w:t xml:space="preserve">“day 0” </w:t>
      </w:r>
      <w:r w:rsidR="00D86326">
        <w:rPr>
          <w:color w:val="000000"/>
        </w:rPr>
        <w:t xml:space="preserve">set </w:t>
      </w:r>
      <w:r>
        <w:rPr>
          <w:color w:val="000000"/>
        </w:rPr>
        <w:t>equal to the first date of an observed juvenile in the dataset for each species, as described above. We then fit a</w:t>
      </w:r>
      <w:r w:rsidR="005F674D">
        <w:rPr>
          <w:color w:val="000000"/>
        </w:rPr>
        <w:t>nother</w:t>
      </w:r>
      <w:r>
        <w:rPr>
          <w:color w:val="000000"/>
        </w:rPr>
        <w:t xml:space="preserve"> GAM to the resulting correlation of forearm length, tibia length and ear length with age in days, across </w:t>
      </w:r>
      <w:r w:rsidR="00D86326">
        <w:rPr>
          <w:color w:val="000000"/>
        </w:rPr>
        <w:t xml:space="preserve">the </w:t>
      </w:r>
      <w:r>
        <w:rPr>
          <w:color w:val="000000"/>
        </w:rPr>
        <w:t xml:space="preserve">three species. We modeled the morphological metric (forearm, tibia, or ear length) as the response variable against the smoothing predictor of age in days, using a </w:t>
      </w:r>
      <w:proofErr w:type="spellStart"/>
      <w:r>
        <w:rPr>
          <w:color w:val="000000"/>
        </w:rPr>
        <w:t>thinplate</w:t>
      </w:r>
      <w:proofErr w:type="spellEnd"/>
      <w:r>
        <w:rPr>
          <w:color w:val="000000"/>
        </w:rPr>
        <w:t xml:space="preserve"> smoothing spline (“</w:t>
      </w:r>
      <w:proofErr w:type="spellStart"/>
      <w:r>
        <w:rPr>
          <w:color w:val="000000"/>
        </w:rPr>
        <w:t>tp</w:t>
      </w:r>
      <w:proofErr w:type="spellEnd"/>
      <w:r>
        <w:rPr>
          <w:color w:val="000000"/>
        </w:rPr>
        <w:t>”)</w:t>
      </w:r>
      <w:r w:rsidR="003C108D">
        <w:rPr>
          <w:color w:val="000000"/>
        </w:rPr>
        <w:t xml:space="preserve"> with the number of </w:t>
      </w:r>
      <w:r>
        <w:rPr>
          <w:color w:val="000000"/>
        </w:rPr>
        <w:t>smoothing knots</w:t>
      </w:r>
      <w:r w:rsidR="003C108D">
        <w:rPr>
          <w:color w:val="000000"/>
        </w:rPr>
        <w:t xml:space="preserve"> fixed</w:t>
      </w:r>
      <w:r w:rsidR="003546C1">
        <w:rPr>
          <w:color w:val="000000"/>
        </w:rPr>
        <w:t xml:space="preserve"> </w:t>
      </w:r>
      <w:r w:rsidR="00D86326">
        <w:rPr>
          <w:color w:val="000000"/>
        </w:rPr>
        <w:t xml:space="preserve">again </w:t>
      </w:r>
      <w:r>
        <w:rPr>
          <w:color w:val="000000"/>
        </w:rPr>
        <w:t>at seven. After fitting each model, we then calculated the age-varying derivative of each fitted curved</w:t>
      </w:r>
      <w:r w:rsidR="003C2278">
        <w:rPr>
          <w:color w:val="000000"/>
        </w:rPr>
        <w:t xml:space="preserve"> </w:t>
      </w:r>
      <w:r w:rsidR="003C108D">
        <w:rPr>
          <w:color w:val="000000"/>
        </w:rPr>
        <w:t>using the ‘gratia’ package in R</w:t>
      </w:r>
      <w:r w:rsidR="004F712D">
        <w:rPr>
          <w:color w:val="000000"/>
        </w:rPr>
        <w:t xml:space="preserve"> </w:t>
      </w:r>
      <w:r w:rsidR="003C108D">
        <w:rPr>
          <w:color w:val="000000"/>
        </w:rPr>
        <w:t xml:space="preserve">to facilitate comparison of </w:t>
      </w:r>
      <w:r w:rsidR="003C2278">
        <w:rPr>
          <w:color w:val="000000"/>
        </w:rPr>
        <w:t xml:space="preserve">growth rates across </w:t>
      </w:r>
      <w:r w:rsidR="003546C1">
        <w:rPr>
          <w:color w:val="000000"/>
        </w:rPr>
        <w:t xml:space="preserve">different </w:t>
      </w:r>
      <w:r w:rsidR="003C2278">
        <w:rPr>
          <w:color w:val="000000"/>
        </w:rPr>
        <w:t>species and morphological features</w:t>
      </w:r>
      <w:r w:rsidR="003C108D">
        <w:rPr>
          <w:color w:val="000000"/>
        </w:rPr>
        <w:t>.</w:t>
      </w:r>
    </w:p>
    <w:p w14:paraId="676A8E9C" w14:textId="77777777" w:rsidR="00F83E8D" w:rsidRPr="00F83E8D" w:rsidRDefault="00F83E8D" w:rsidP="004721A4">
      <w:pPr>
        <w:spacing w:after="240"/>
        <w:contextualSpacing/>
      </w:pPr>
    </w:p>
    <w:p w14:paraId="7DEDEFD4" w14:textId="77777777" w:rsidR="00F83E8D" w:rsidRPr="00B553D4" w:rsidRDefault="00F83E8D" w:rsidP="004721A4">
      <w:pPr>
        <w:contextualSpacing/>
        <w:jc w:val="center"/>
        <w:rPr>
          <w:b/>
          <w:bCs/>
          <w:smallCaps/>
        </w:rPr>
      </w:pPr>
      <w:r w:rsidRPr="00B553D4">
        <w:rPr>
          <w:b/>
          <w:bCs/>
          <w:smallCaps/>
          <w:color w:val="000000"/>
        </w:rPr>
        <w:t>Results</w:t>
      </w:r>
    </w:p>
    <w:p w14:paraId="2C168D34" w14:textId="77777777" w:rsidR="00CA0D00" w:rsidRDefault="00CA0D00" w:rsidP="004721A4">
      <w:pPr>
        <w:contextualSpacing/>
        <w:jc w:val="both"/>
        <w:rPr>
          <w:i/>
          <w:iCs/>
          <w:color w:val="000000"/>
        </w:rPr>
      </w:pPr>
    </w:p>
    <w:p w14:paraId="7833E106" w14:textId="69385E76" w:rsidR="003546C1" w:rsidRDefault="003546C1" w:rsidP="004721A4">
      <w:pPr>
        <w:ind w:firstLine="720"/>
        <w:contextualSpacing/>
        <w:jc w:val="both"/>
        <w:rPr>
          <w:color w:val="000000"/>
        </w:rPr>
      </w:pPr>
      <w:r>
        <w:rPr>
          <w:i/>
          <w:iCs/>
          <w:color w:val="000000"/>
        </w:rPr>
        <w:t>Field captures—</w:t>
      </w:r>
      <w:r w:rsidRPr="003546C1">
        <w:rPr>
          <w:color w:val="000000"/>
        </w:rPr>
        <w:t xml:space="preserve"> </w:t>
      </w:r>
      <w:r w:rsidRPr="00F83E8D">
        <w:rPr>
          <w:color w:val="000000"/>
        </w:rPr>
        <w:t>In total, 2</w:t>
      </w:r>
      <w:r>
        <w:rPr>
          <w:color w:val="000000"/>
        </w:rPr>
        <w:t>160</w:t>
      </w:r>
      <w:r w:rsidRPr="00F83E8D">
        <w:rPr>
          <w:color w:val="000000"/>
        </w:rPr>
        <w:t xml:space="preserve"> fruit bats were capture</w:t>
      </w:r>
      <w:r>
        <w:rPr>
          <w:color w:val="000000"/>
        </w:rPr>
        <w:t xml:space="preserve">d and </w:t>
      </w:r>
      <w:r w:rsidRPr="00F83E8D">
        <w:rPr>
          <w:color w:val="000000"/>
        </w:rPr>
        <w:t xml:space="preserve">processed between </w:t>
      </w:r>
      <w:r>
        <w:rPr>
          <w:color w:val="000000"/>
        </w:rPr>
        <w:t>August 2013</w:t>
      </w:r>
      <w:r w:rsidRPr="00F83E8D">
        <w:rPr>
          <w:color w:val="000000"/>
        </w:rPr>
        <w:t xml:space="preserve"> and </w:t>
      </w:r>
      <w:r>
        <w:rPr>
          <w:color w:val="000000"/>
        </w:rPr>
        <w:t xml:space="preserve">March </w:t>
      </w:r>
      <w:r w:rsidRPr="00F83E8D">
        <w:rPr>
          <w:color w:val="000000"/>
        </w:rPr>
        <w:t>20</w:t>
      </w:r>
      <w:r>
        <w:rPr>
          <w:color w:val="000000"/>
        </w:rPr>
        <w:t>20</w:t>
      </w:r>
      <w:r w:rsidR="008638D8">
        <w:rPr>
          <w:color w:val="000000"/>
        </w:rPr>
        <w:t xml:space="preserve"> (</w:t>
      </w:r>
      <w:r w:rsidR="008638D8">
        <w:rPr>
          <w:b/>
          <w:bCs/>
          <w:color w:val="000000"/>
        </w:rPr>
        <w:t>Fig. 1</w:t>
      </w:r>
      <w:r w:rsidR="001710E9">
        <w:rPr>
          <w:b/>
          <w:bCs/>
          <w:color w:val="000000"/>
        </w:rPr>
        <w:t>A</w:t>
      </w:r>
      <w:r w:rsidR="008638D8">
        <w:rPr>
          <w:color w:val="000000"/>
        </w:rPr>
        <w:t xml:space="preserve">). The majority of bats (n=1700) were captured in roost sites located in the District of </w:t>
      </w:r>
      <w:proofErr w:type="spellStart"/>
      <w:r w:rsidR="008638D8">
        <w:rPr>
          <w:color w:val="000000"/>
        </w:rPr>
        <w:t>Moramanga</w:t>
      </w:r>
      <w:proofErr w:type="spellEnd"/>
      <w:r w:rsidRPr="00F83E8D">
        <w:rPr>
          <w:color w:val="000000"/>
        </w:rPr>
        <w:t xml:space="preserve"> </w:t>
      </w:r>
      <w:r w:rsidR="008638D8">
        <w:rPr>
          <w:color w:val="000000"/>
        </w:rPr>
        <w:t xml:space="preserve">in central-eastern Madagascar </w:t>
      </w:r>
      <w:r w:rsidRPr="00F83E8D">
        <w:rPr>
          <w:color w:val="000000"/>
        </w:rPr>
        <w:t>(</w:t>
      </w:r>
      <w:r w:rsidR="008638D8" w:rsidRPr="00F83E8D">
        <w:rPr>
          <w:i/>
          <w:iCs/>
          <w:color w:val="000000"/>
        </w:rPr>
        <w:t>P</w:t>
      </w:r>
      <w:r w:rsidR="008638D8">
        <w:rPr>
          <w:i/>
          <w:iCs/>
          <w:color w:val="000000"/>
        </w:rPr>
        <w:t>. rufus</w:t>
      </w:r>
      <w:r w:rsidR="008638D8" w:rsidRPr="00F83E8D">
        <w:rPr>
          <w:i/>
          <w:iCs/>
          <w:color w:val="000000"/>
        </w:rPr>
        <w:t xml:space="preserve"> </w:t>
      </w:r>
      <w:r w:rsidR="008638D8" w:rsidRPr="00F83E8D">
        <w:rPr>
          <w:color w:val="000000"/>
        </w:rPr>
        <w:t>n=31</w:t>
      </w:r>
      <w:r w:rsidR="00F84E8B">
        <w:rPr>
          <w:color w:val="000000"/>
        </w:rPr>
        <w:t>6</w:t>
      </w:r>
      <w:r w:rsidR="008638D8">
        <w:rPr>
          <w:color w:val="000000"/>
        </w:rPr>
        <w:t xml:space="preserve">; </w:t>
      </w:r>
      <w:r w:rsidRPr="00F83E8D">
        <w:rPr>
          <w:i/>
          <w:iCs/>
          <w:color w:val="000000"/>
        </w:rPr>
        <w:t>E</w:t>
      </w:r>
      <w:r w:rsidR="008638D8">
        <w:rPr>
          <w:i/>
          <w:iCs/>
          <w:color w:val="000000"/>
        </w:rPr>
        <w:t>. dupreanum</w:t>
      </w:r>
      <w:r w:rsidRPr="00F83E8D">
        <w:rPr>
          <w:color w:val="000000"/>
        </w:rPr>
        <w:t xml:space="preserve"> n=732</w:t>
      </w:r>
      <w:r w:rsidR="008638D8">
        <w:rPr>
          <w:color w:val="000000"/>
        </w:rPr>
        <w:t>;</w:t>
      </w:r>
      <w:r w:rsidRPr="00F83E8D">
        <w:rPr>
          <w:color w:val="000000"/>
        </w:rPr>
        <w:t xml:space="preserve"> </w:t>
      </w:r>
      <w:r w:rsidRPr="00F83E8D">
        <w:rPr>
          <w:i/>
          <w:iCs/>
          <w:color w:val="000000"/>
        </w:rPr>
        <w:t>R</w:t>
      </w:r>
      <w:r w:rsidR="008638D8">
        <w:rPr>
          <w:i/>
          <w:iCs/>
          <w:color w:val="000000"/>
        </w:rPr>
        <w:t xml:space="preserve">. madagascariensis </w:t>
      </w:r>
      <w:r w:rsidRPr="00F83E8D">
        <w:rPr>
          <w:color w:val="000000"/>
        </w:rPr>
        <w:t>n=65</w:t>
      </w:r>
      <w:r w:rsidR="00F84E8B">
        <w:rPr>
          <w:color w:val="000000"/>
        </w:rPr>
        <w:t>2</w:t>
      </w:r>
      <w:r w:rsidRPr="00F83E8D">
        <w:rPr>
          <w:color w:val="000000"/>
        </w:rPr>
        <w:t>)</w:t>
      </w:r>
      <w:r w:rsidR="008638D8">
        <w:rPr>
          <w:color w:val="000000"/>
        </w:rPr>
        <w:t xml:space="preserve">, followed by Ankarana National Park in the northwest (n=380; </w:t>
      </w:r>
      <w:r w:rsidR="008638D8">
        <w:rPr>
          <w:i/>
          <w:iCs/>
          <w:color w:val="000000"/>
        </w:rPr>
        <w:t xml:space="preserve">E. dupreanum </w:t>
      </w:r>
      <w:r w:rsidR="008638D8">
        <w:rPr>
          <w:color w:val="000000"/>
        </w:rPr>
        <w:t xml:space="preserve">n= 172; </w:t>
      </w:r>
      <w:r w:rsidR="008638D8">
        <w:rPr>
          <w:i/>
          <w:iCs/>
          <w:color w:val="000000"/>
        </w:rPr>
        <w:t xml:space="preserve">R. madagascariensis </w:t>
      </w:r>
      <w:r w:rsidR="008638D8">
        <w:rPr>
          <w:color w:val="000000"/>
        </w:rPr>
        <w:t xml:space="preserve">n =208), Makira Natural Park in the northeast (n=47; </w:t>
      </w:r>
      <w:r w:rsidR="008638D8">
        <w:rPr>
          <w:i/>
          <w:iCs/>
          <w:color w:val="000000"/>
        </w:rPr>
        <w:t xml:space="preserve">P. rufus </w:t>
      </w:r>
      <w:r w:rsidR="008638D8">
        <w:rPr>
          <w:color w:val="000000"/>
        </w:rPr>
        <w:t>n=</w:t>
      </w:r>
      <w:r w:rsidR="00F84E8B">
        <w:rPr>
          <w:color w:val="000000"/>
        </w:rPr>
        <w:t>15</w:t>
      </w:r>
      <w:r w:rsidR="008638D8">
        <w:rPr>
          <w:color w:val="000000"/>
        </w:rPr>
        <w:t xml:space="preserve">; </w:t>
      </w:r>
      <w:r w:rsidR="008638D8">
        <w:rPr>
          <w:i/>
          <w:iCs/>
          <w:color w:val="000000"/>
        </w:rPr>
        <w:t xml:space="preserve">R. </w:t>
      </w:r>
      <w:proofErr w:type="spellStart"/>
      <w:r w:rsidR="008638D8">
        <w:rPr>
          <w:i/>
          <w:iCs/>
          <w:color w:val="000000"/>
        </w:rPr>
        <w:t>madagascariensis</w:t>
      </w:r>
      <w:proofErr w:type="spellEnd"/>
      <w:r w:rsidR="008638D8">
        <w:rPr>
          <w:i/>
          <w:iCs/>
          <w:color w:val="000000"/>
        </w:rPr>
        <w:t xml:space="preserve"> </w:t>
      </w:r>
      <w:r w:rsidR="008638D8">
        <w:rPr>
          <w:color w:val="000000"/>
        </w:rPr>
        <w:t xml:space="preserve">n=32), and </w:t>
      </w:r>
      <w:proofErr w:type="spellStart"/>
      <w:r w:rsidR="008638D8">
        <w:rPr>
          <w:color w:val="000000"/>
        </w:rPr>
        <w:t>Mahabo</w:t>
      </w:r>
      <w:proofErr w:type="spellEnd"/>
      <w:r w:rsidR="008638D8">
        <w:rPr>
          <w:color w:val="000000"/>
        </w:rPr>
        <w:t xml:space="preserve"> forest in the center-we</w:t>
      </w:r>
      <w:r w:rsidR="00234DB6">
        <w:rPr>
          <w:color w:val="000000"/>
        </w:rPr>
        <w:t>s</w:t>
      </w:r>
      <w:r w:rsidR="008638D8">
        <w:rPr>
          <w:color w:val="000000"/>
        </w:rPr>
        <w:t xml:space="preserve">t (n= 33; </w:t>
      </w:r>
      <w:r w:rsidR="008638D8">
        <w:rPr>
          <w:i/>
          <w:iCs/>
          <w:color w:val="000000"/>
        </w:rPr>
        <w:t xml:space="preserve">P. rufus </w:t>
      </w:r>
      <w:r w:rsidR="008638D8">
        <w:rPr>
          <w:color w:val="000000"/>
        </w:rPr>
        <w:t xml:space="preserve">n=19; </w:t>
      </w:r>
      <w:r w:rsidR="00F84E8B">
        <w:rPr>
          <w:i/>
          <w:iCs/>
          <w:color w:val="000000"/>
        </w:rPr>
        <w:t>E. dupreanum</w:t>
      </w:r>
      <w:r w:rsidR="008638D8">
        <w:rPr>
          <w:i/>
          <w:iCs/>
          <w:color w:val="000000"/>
        </w:rPr>
        <w:t xml:space="preserve"> </w:t>
      </w:r>
      <w:r w:rsidR="008638D8">
        <w:rPr>
          <w:color w:val="000000"/>
        </w:rPr>
        <w:t>n=</w:t>
      </w:r>
      <w:r w:rsidR="00F84E8B">
        <w:rPr>
          <w:color w:val="000000"/>
        </w:rPr>
        <w:t>14</w:t>
      </w:r>
      <w:r w:rsidR="008638D8">
        <w:rPr>
          <w:color w:val="000000"/>
        </w:rPr>
        <w:t xml:space="preserve">). </w:t>
      </w:r>
    </w:p>
    <w:p w14:paraId="794C9AE9" w14:textId="31124C01" w:rsidR="00234DB6" w:rsidRDefault="00234DB6" w:rsidP="004721A4">
      <w:pPr>
        <w:contextualSpacing/>
        <w:jc w:val="both"/>
        <w:rPr>
          <w:color w:val="000000"/>
        </w:rPr>
      </w:pPr>
      <w:r>
        <w:tab/>
      </w:r>
      <w:r>
        <w:rPr>
          <w:i/>
          <w:iCs/>
        </w:rPr>
        <w:t>Fruit bat reproductive calendars—</w:t>
      </w:r>
      <w:r>
        <w:rPr>
          <w:color w:val="000000"/>
        </w:rPr>
        <w:t xml:space="preserve">Longitudinal data collected in the District of </w:t>
      </w:r>
      <w:proofErr w:type="spellStart"/>
      <w:r>
        <w:rPr>
          <w:color w:val="000000"/>
        </w:rPr>
        <w:t>Moramanga</w:t>
      </w:r>
      <w:proofErr w:type="spellEnd"/>
      <w:r>
        <w:rPr>
          <w:color w:val="000000"/>
        </w:rPr>
        <w:t xml:space="preserve"> </w:t>
      </w:r>
      <w:r w:rsidRPr="00F83E8D">
        <w:rPr>
          <w:color w:val="000000"/>
        </w:rPr>
        <w:t xml:space="preserve">allowed us </w:t>
      </w:r>
      <w:r>
        <w:rPr>
          <w:color w:val="000000"/>
        </w:rPr>
        <w:t>define the seasonal limits of a single annual reproduction event for all three fruit bat species (</w:t>
      </w:r>
      <w:r>
        <w:rPr>
          <w:b/>
          <w:bCs/>
          <w:color w:val="000000"/>
        </w:rPr>
        <w:t>Fig. 1</w:t>
      </w:r>
      <w:r w:rsidR="001710E9">
        <w:rPr>
          <w:b/>
          <w:bCs/>
          <w:color w:val="000000"/>
        </w:rPr>
        <w:t>B</w:t>
      </w:r>
      <w:r>
        <w:rPr>
          <w:color w:val="000000"/>
        </w:rPr>
        <w:t>). We calculated the earliest calendar day on which a pregnant female was observed</w:t>
      </w:r>
      <w:r w:rsidR="00FB685F">
        <w:rPr>
          <w:color w:val="000000"/>
        </w:rPr>
        <w:t xml:space="preserve">, respectively, for </w:t>
      </w:r>
      <w:r w:rsidR="00FB685F">
        <w:rPr>
          <w:i/>
          <w:iCs/>
          <w:color w:val="000000"/>
        </w:rPr>
        <w:t xml:space="preserve">P. rufus, E. dupreanum, </w:t>
      </w:r>
      <w:r w:rsidR="00FB685F">
        <w:rPr>
          <w:color w:val="000000"/>
        </w:rPr>
        <w:t xml:space="preserve">and </w:t>
      </w:r>
      <w:r w:rsidR="00FB685F">
        <w:rPr>
          <w:i/>
          <w:iCs/>
          <w:color w:val="000000"/>
        </w:rPr>
        <w:t>R. madagascariensis</w:t>
      </w:r>
      <w:r w:rsidR="00FB685F">
        <w:rPr>
          <w:color w:val="000000"/>
        </w:rPr>
        <w:t xml:space="preserve">, </w:t>
      </w:r>
      <w:r>
        <w:rPr>
          <w:color w:val="000000"/>
        </w:rPr>
        <w:t>as July 7, August 3, and September 11</w:t>
      </w:r>
      <w:r w:rsidR="00FB685F">
        <w:rPr>
          <w:color w:val="000000"/>
        </w:rPr>
        <w:t>;</w:t>
      </w:r>
      <w:r w:rsidR="00580139">
        <w:rPr>
          <w:color w:val="000000"/>
        </w:rPr>
        <w:t xml:space="preserve"> the</w:t>
      </w:r>
      <w:r>
        <w:rPr>
          <w:color w:val="000000"/>
        </w:rPr>
        <w:t xml:space="preserve"> earliest calendar day on which a juvenile was observed </w:t>
      </w:r>
      <w:r w:rsidR="00580139">
        <w:rPr>
          <w:color w:val="000000"/>
        </w:rPr>
        <w:t>as September 29, November 16, and December 12</w:t>
      </w:r>
      <w:r w:rsidR="00FB685F">
        <w:rPr>
          <w:color w:val="000000"/>
        </w:rPr>
        <w:t xml:space="preserve">; and the latest calendar day on which a lactating female was observed as January 21, February 2, and February 19 </w:t>
      </w:r>
      <w:r w:rsidR="00580139">
        <w:rPr>
          <w:color w:val="000000"/>
        </w:rPr>
        <w:t>(</w:t>
      </w:r>
      <w:r w:rsidR="00580139">
        <w:rPr>
          <w:b/>
          <w:bCs/>
          <w:color w:val="000000"/>
        </w:rPr>
        <w:t>Table S1</w:t>
      </w:r>
      <w:r w:rsidR="00580139">
        <w:rPr>
          <w:color w:val="000000"/>
        </w:rPr>
        <w:t>)</w:t>
      </w:r>
      <w:r w:rsidR="00580139">
        <w:rPr>
          <w:i/>
          <w:iCs/>
          <w:color w:val="000000"/>
        </w:rPr>
        <w:t>.</w:t>
      </w:r>
      <w:r w:rsidR="00580139">
        <w:rPr>
          <w:color w:val="000000"/>
        </w:rPr>
        <w:t xml:space="preserve"> </w:t>
      </w:r>
      <w:r w:rsidR="00FB685F">
        <w:rPr>
          <w:color w:val="000000"/>
        </w:rPr>
        <w:t xml:space="preserve">These dates allowed </w:t>
      </w:r>
      <w:r w:rsidR="00FB685F">
        <w:rPr>
          <w:color w:val="000000"/>
        </w:rPr>
        <w:lastRenderedPageBreak/>
        <w:t xml:space="preserve">us to define the approximate duration of the observed gestation and lactation period for each species (observed gestation: </w:t>
      </w:r>
      <w:r w:rsidR="00FB685F">
        <w:rPr>
          <w:i/>
          <w:iCs/>
          <w:color w:val="000000"/>
        </w:rPr>
        <w:t xml:space="preserve">P. rufus </w:t>
      </w:r>
      <w:r w:rsidR="00FB685F">
        <w:rPr>
          <w:color w:val="000000"/>
        </w:rPr>
        <w:t xml:space="preserve">= </w:t>
      </w:r>
      <w:r w:rsidR="00FB685F" w:rsidRPr="00F83E8D">
        <w:rPr>
          <w:color w:val="000000"/>
        </w:rPr>
        <w:t>~80 days</w:t>
      </w:r>
      <w:r w:rsidR="00FB685F">
        <w:rPr>
          <w:i/>
          <w:iCs/>
          <w:color w:val="000000"/>
        </w:rPr>
        <w:t>, E. dupreanum=</w:t>
      </w:r>
      <w:r w:rsidR="00FB685F">
        <w:rPr>
          <w:color w:val="000000"/>
        </w:rPr>
        <w:t xml:space="preserve"> ~105 days</w:t>
      </w:r>
      <w:r w:rsidR="00FB685F">
        <w:rPr>
          <w:i/>
          <w:iCs/>
          <w:color w:val="000000"/>
        </w:rPr>
        <w:t xml:space="preserve">, </w:t>
      </w:r>
      <w:r w:rsidR="00FB685F">
        <w:rPr>
          <w:color w:val="000000"/>
        </w:rPr>
        <w:t xml:space="preserve">and </w:t>
      </w:r>
      <w:r w:rsidR="00FB685F">
        <w:rPr>
          <w:i/>
          <w:iCs/>
          <w:color w:val="000000"/>
        </w:rPr>
        <w:t xml:space="preserve">R. madagascariensis = </w:t>
      </w:r>
      <w:r w:rsidR="00FB685F">
        <w:rPr>
          <w:color w:val="000000"/>
        </w:rPr>
        <w:t xml:space="preserve">~90 days; observed lactation: </w:t>
      </w:r>
      <w:r w:rsidR="00FB685F">
        <w:rPr>
          <w:i/>
          <w:iCs/>
          <w:color w:val="000000"/>
        </w:rPr>
        <w:t xml:space="preserve">P. rufus </w:t>
      </w:r>
      <w:r w:rsidR="00FB685F">
        <w:rPr>
          <w:color w:val="000000"/>
        </w:rPr>
        <w:t xml:space="preserve">= </w:t>
      </w:r>
      <w:r w:rsidR="00FB685F" w:rsidRPr="00F83E8D">
        <w:rPr>
          <w:color w:val="000000"/>
        </w:rPr>
        <w:t>~</w:t>
      </w:r>
      <w:r w:rsidR="00FB685F">
        <w:rPr>
          <w:color w:val="000000"/>
        </w:rPr>
        <w:t>115</w:t>
      </w:r>
      <w:r w:rsidR="00FB685F" w:rsidRPr="00F83E8D">
        <w:rPr>
          <w:color w:val="000000"/>
        </w:rPr>
        <w:t xml:space="preserve"> days</w:t>
      </w:r>
      <w:r w:rsidR="00FB685F">
        <w:rPr>
          <w:i/>
          <w:iCs/>
          <w:color w:val="000000"/>
        </w:rPr>
        <w:t>, E. dupreanum=</w:t>
      </w:r>
      <w:r w:rsidR="00FB685F">
        <w:rPr>
          <w:color w:val="000000"/>
        </w:rPr>
        <w:t xml:space="preserve"> ~80 days</w:t>
      </w:r>
      <w:r w:rsidR="00FB685F">
        <w:rPr>
          <w:i/>
          <w:iCs/>
          <w:color w:val="000000"/>
        </w:rPr>
        <w:t xml:space="preserve">, </w:t>
      </w:r>
      <w:r w:rsidR="00FB685F">
        <w:rPr>
          <w:color w:val="000000"/>
        </w:rPr>
        <w:t xml:space="preserve">and </w:t>
      </w:r>
      <w:r w:rsidR="00FB685F">
        <w:rPr>
          <w:i/>
          <w:iCs/>
          <w:color w:val="000000"/>
        </w:rPr>
        <w:t xml:space="preserve">R. madagascariensis = </w:t>
      </w:r>
      <w:r w:rsidR="00FB685F">
        <w:rPr>
          <w:color w:val="000000"/>
        </w:rPr>
        <w:t>~60 days).</w:t>
      </w:r>
      <w:r w:rsidR="00504938">
        <w:rPr>
          <w:color w:val="000000"/>
        </w:rPr>
        <w:t xml:space="preserve"> Because gestation was observed through abdominal palpitation</w:t>
      </w:r>
      <w:r w:rsidR="00AA6291">
        <w:rPr>
          <w:color w:val="000000"/>
        </w:rPr>
        <w:t xml:space="preserve"> in the field</w:t>
      </w:r>
      <w:r w:rsidR="00504938">
        <w:rPr>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color w:val="000000"/>
        </w:rPr>
        <w:t>-</w:t>
      </w:r>
      <w:r w:rsidR="00504938">
        <w:rPr>
          <w:color w:val="000000"/>
        </w:rPr>
        <w:t>related species:</w:t>
      </w:r>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alecto</w:t>
      </w:r>
      <w:proofErr w:type="spellEnd"/>
      <w:r w:rsidR="00504938">
        <w:rPr>
          <w:i/>
          <w:iCs/>
          <w:color w:val="000000"/>
        </w:rPr>
        <w:t xml:space="preserve">,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policephalus</w:t>
      </w:r>
      <w:proofErr w:type="spellEnd"/>
      <w:r w:rsidR="00504938">
        <w:rPr>
          <w:i/>
          <w:iCs/>
          <w:color w:val="000000"/>
        </w:rPr>
        <w:t xml:space="preserve">, </w:t>
      </w:r>
      <w:r w:rsidR="00504938">
        <w:rPr>
          <w:color w:val="000000"/>
        </w:rPr>
        <w:t xml:space="preserve">and </w:t>
      </w:r>
      <w:proofErr w:type="spellStart"/>
      <w:r w:rsidR="00504938">
        <w:rPr>
          <w:i/>
          <w:iCs/>
          <w:color w:val="000000"/>
        </w:rPr>
        <w:t>Pteropus</w:t>
      </w:r>
      <w:proofErr w:type="spellEnd"/>
      <w:r w:rsidR="00504938">
        <w:rPr>
          <w:i/>
          <w:iCs/>
          <w:color w:val="000000"/>
        </w:rPr>
        <w:t xml:space="preserve"> </w:t>
      </w:r>
      <w:proofErr w:type="spellStart"/>
      <w:r w:rsidR="00504938">
        <w:rPr>
          <w:i/>
          <w:iCs/>
          <w:color w:val="000000"/>
        </w:rPr>
        <w:t>scapulatus</w:t>
      </w:r>
      <w:proofErr w:type="spellEnd"/>
      <w:r w:rsidR="00504938">
        <w:rPr>
          <w:i/>
          <w:iCs/>
          <w:color w:val="000000"/>
        </w:rPr>
        <w:t xml:space="preserve"> </w:t>
      </w:r>
      <w:r w:rsidR="0022118D">
        <w:rPr>
          <w:color w:val="000000"/>
        </w:rPr>
        <w:t xml:space="preserve">(sister species to </w:t>
      </w:r>
      <w:r w:rsidR="0022118D">
        <w:rPr>
          <w:i/>
          <w:iCs/>
          <w:color w:val="000000"/>
        </w:rPr>
        <w:t>P. rufus</w:t>
      </w:r>
      <w:r w:rsidR="0022118D">
        <w:rPr>
          <w:color w:val="000000"/>
        </w:rPr>
        <w:t xml:space="preserve">) </w:t>
      </w:r>
      <w:r w:rsidR="00504938">
        <w:rPr>
          <w:color w:val="000000"/>
        </w:rPr>
        <w:t xml:space="preserve">demonstrate a ~180 day gestation period on the Australian continent </w:t>
      </w:r>
      <w:r w:rsidR="00504938">
        <w:rPr>
          <w:color w:val="000000"/>
        </w:rPr>
        <w:fldChar w:fldCharType="begin" w:fldLock="1"/>
      </w:r>
      <w:r w:rsidR="00491D57">
        <w:rPr>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color w:val="000000"/>
        </w:rPr>
        <w:fldChar w:fldCharType="separate"/>
      </w:r>
      <w:r w:rsidR="00421AD2" w:rsidRPr="00421AD2">
        <w:rPr>
          <w:noProof/>
          <w:color w:val="000000"/>
        </w:rPr>
        <w:t>(McIlwee and Martin 2002)</w:t>
      </w:r>
      <w:r w:rsidR="00504938">
        <w:rPr>
          <w:color w:val="000000"/>
        </w:rPr>
        <w:fldChar w:fldCharType="end"/>
      </w:r>
      <w:r w:rsidR="00504938">
        <w:rPr>
          <w:color w:val="000000"/>
        </w:rPr>
        <w:t xml:space="preserve">, while </w:t>
      </w:r>
      <w:r w:rsidR="0022118D">
        <w:rPr>
          <w:i/>
          <w:iCs/>
          <w:color w:val="000000"/>
        </w:rPr>
        <w:t xml:space="preserve">Eidolon </w:t>
      </w:r>
      <w:proofErr w:type="spellStart"/>
      <w:r w:rsidR="0022118D">
        <w:rPr>
          <w:i/>
          <w:iCs/>
          <w:color w:val="000000"/>
        </w:rPr>
        <w:t>helvum</w:t>
      </w:r>
      <w:proofErr w:type="spellEnd"/>
      <w:r w:rsidR="0022118D">
        <w:rPr>
          <w:i/>
          <w:iCs/>
          <w:color w:val="000000"/>
        </w:rPr>
        <w:t xml:space="preserve"> </w:t>
      </w:r>
      <w:r w:rsidR="0022118D">
        <w:rPr>
          <w:color w:val="000000"/>
        </w:rPr>
        <w:t>(</w:t>
      </w:r>
      <w:r w:rsidR="00AA6291">
        <w:rPr>
          <w:color w:val="000000"/>
        </w:rPr>
        <w:t xml:space="preserve">sister species to </w:t>
      </w:r>
      <w:r w:rsidR="00AA6291">
        <w:rPr>
          <w:i/>
          <w:iCs/>
          <w:color w:val="000000"/>
        </w:rPr>
        <w:t>E. dupreanum</w:t>
      </w:r>
      <w:r w:rsidR="0022118D" w:rsidRPr="0022118D">
        <w:rPr>
          <w:color w:val="000000"/>
        </w:rPr>
        <w:t>)</w:t>
      </w:r>
      <w:r w:rsidR="0022118D">
        <w:rPr>
          <w:i/>
          <w:iCs/>
          <w:color w:val="000000"/>
        </w:rPr>
        <w:t xml:space="preserve"> </w:t>
      </w:r>
      <w:r w:rsidR="0022118D">
        <w:rPr>
          <w:color w:val="000000"/>
        </w:rPr>
        <w:t xml:space="preserve">and </w:t>
      </w:r>
      <w:r w:rsidR="00AA6291">
        <w:rPr>
          <w:i/>
          <w:iCs/>
          <w:color w:val="000000"/>
        </w:rPr>
        <w:t xml:space="preserve">Rousettus aegyptiacus </w:t>
      </w:r>
      <w:r w:rsidR="0022118D" w:rsidRPr="0022118D">
        <w:rPr>
          <w:color w:val="000000"/>
        </w:rPr>
        <w:t>(s</w:t>
      </w:r>
      <w:r w:rsidR="0022118D">
        <w:rPr>
          <w:color w:val="000000"/>
        </w:rPr>
        <w:t xml:space="preserve">ister species to </w:t>
      </w:r>
      <w:r w:rsidR="0022118D">
        <w:rPr>
          <w:i/>
          <w:iCs/>
          <w:color w:val="000000"/>
        </w:rPr>
        <w:t>R. madagascariensis</w:t>
      </w:r>
      <w:r w:rsidR="0022118D" w:rsidRPr="0022118D">
        <w:rPr>
          <w:color w:val="000000"/>
        </w:rPr>
        <w:t>)</w:t>
      </w:r>
      <w:r w:rsidR="0022118D">
        <w:rPr>
          <w:color w:val="000000"/>
        </w:rPr>
        <w:t xml:space="preserve"> </w:t>
      </w:r>
      <w:r w:rsidR="00AA6291">
        <w:rPr>
          <w:color w:val="000000"/>
        </w:rPr>
        <w:t>both demonstrate gestation periods of ~120 days on the African continent</w:t>
      </w:r>
      <w:r w:rsidR="00504938">
        <w:rPr>
          <w:color w:val="000000"/>
        </w:rPr>
        <w:t xml:space="preserve"> </w:t>
      </w:r>
      <w:r w:rsidR="0022118D">
        <w:rPr>
          <w:color w:val="000000"/>
        </w:rPr>
        <w:fldChar w:fldCharType="begin" w:fldLock="1"/>
      </w:r>
      <w:r w:rsidR="00491D57">
        <w:rPr>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color w:val="000000"/>
        </w:rPr>
        <w:fldChar w:fldCharType="separate"/>
      </w:r>
      <w:r w:rsidR="00421AD2" w:rsidRPr="00421AD2">
        <w:rPr>
          <w:noProof/>
          <w:color w:val="000000"/>
        </w:rPr>
        <w:t>(Odukoya et al. 2008; Barclay and Jacobs 2011)</w:t>
      </w:r>
      <w:r w:rsidR="0022118D">
        <w:rPr>
          <w:color w:val="000000"/>
        </w:rPr>
        <w:fldChar w:fldCharType="end"/>
      </w:r>
      <w:r w:rsidR="0022118D">
        <w:rPr>
          <w:color w:val="000000"/>
        </w:rPr>
        <w:t xml:space="preserve">. Extension of the gestation period for the three Malagasy species back in time from the birth pulse to match those recorded for sister species elsewhere would place the mating period for </w:t>
      </w:r>
      <w:r w:rsidR="0022118D">
        <w:rPr>
          <w:i/>
          <w:iCs/>
          <w:color w:val="000000"/>
        </w:rPr>
        <w:t xml:space="preserve">P. rufus </w:t>
      </w:r>
      <w:r w:rsidR="0022118D">
        <w:rPr>
          <w:color w:val="000000"/>
        </w:rPr>
        <w:t xml:space="preserve">in the month of April, for </w:t>
      </w:r>
      <w:r w:rsidR="0022118D">
        <w:rPr>
          <w:i/>
          <w:iCs/>
          <w:color w:val="000000"/>
        </w:rPr>
        <w:t xml:space="preserve">E. dupreanum </w:t>
      </w:r>
      <w:r w:rsidR="0022118D">
        <w:rPr>
          <w:color w:val="000000"/>
        </w:rPr>
        <w:t xml:space="preserve">in the month of July, and for </w:t>
      </w:r>
      <w:r w:rsidR="0022118D">
        <w:rPr>
          <w:i/>
          <w:iCs/>
          <w:color w:val="000000"/>
        </w:rPr>
        <w:t xml:space="preserve">R. madagascariensis </w:t>
      </w:r>
      <w:r w:rsidR="0022118D">
        <w:rPr>
          <w:color w:val="000000"/>
        </w:rPr>
        <w:t xml:space="preserve">in the month of August. These estimates of mating period are consistent with previous reporting for </w:t>
      </w:r>
      <w:r w:rsidR="0022118D">
        <w:rPr>
          <w:i/>
          <w:iCs/>
          <w:color w:val="000000"/>
        </w:rPr>
        <w:t>P. rufus</w:t>
      </w:r>
      <w:r w:rsidR="0022118D">
        <w:rPr>
          <w:color w:val="000000"/>
        </w:rPr>
        <w:t xml:space="preserve"> </w:t>
      </w:r>
      <w:r w:rsidR="0022118D">
        <w:rPr>
          <w:color w:val="000000"/>
        </w:rPr>
        <w:fldChar w:fldCharType="begin" w:fldLock="1"/>
      </w:r>
      <w:r w:rsidR="00491D57">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color w:val="000000"/>
        </w:rPr>
        <w:fldChar w:fldCharType="separate"/>
      </w:r>
      <w:r w:rsidR="00421AD2" w:rsidRPr="00421AD2">
        <w:rPr>
          <w:noProof/>
          <w:color w:val="000000"/>
        </w:rPr>
        <w:t>(Long and Racey 2007)</w:t>
      </w:r>
      <w:r w:rsidR="0022118D">
        <w:rPr>
          <w:color w:val="000000"/>
        </w:rPr>
        <w:fldChar w:fldCharType="end"/>
      </w:r>
      <w:r w:rsidR="0022118D">
        <w:rPr>
          <w:color w:val="000000"/>
        </w:rPr>
        <w:t xml:space="preserve"> and </w:t>
      </w:r>
      <w:r w:rsidR="0022118D">
        <w:rPr>
          <w:i/>
          <w:iCs/>
          <w:color w:val="000000"/>
        </w:rPr>
        <w:t xml:space="preserve">R. madagascariensis </w:t>
      </w:r>
      <w:r w:rsidR="0022118D">
        <w:rPr>
          <w:i/>
          <w:iCs/>
          <w:color w:val="000000"/>
        </w:rPr>
        <w:fldChar w:fldCharType="begin" w:fldLock="1"/>
      </w:r>
      <w:r w:rsidR="00491D57">
        <w:rPr>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i/>
          <w:iCs/>
          <w:color w:val="000000"/>
        </w:rPr>
        <w:fldChar w:fldCharType="separate"/>
      </w:r>
      <w:r w:rsidR="00421AD2" w:rsidRPr="00421AD2">
        <w:rPr>
          <w:iCs/>
          <w:noProof/>
          <w:color w:val="000000"/>
        </w:rPr>
        <w:t>(Noroalintseheno Lalarivoniaina et al. 2019)</w:t>
      </w:r>
      <w:r w:rsidR="0022118D">
        <w:rPr>
          <w:i/>
          <w:iCs/>
          <w:color w:val="000000"/>
        </w:rPr>
        <w:fldChar w:fldCharType="end"/>
      </w:r>
      <w:r w:rsidR="009E23C3" w:rsidRPr="009E23C3">
        <w:rPr>
          <w:color w:val="000000"/>
        </w:rPr>
        <w:t>;</w:t>
      </w:r>
      <w:r w:rsidR="009E23C3">
        <w:rPr>
          <w:color w:val="000000"/>
        </w:rPr>
        <w:t xml:space="preserve"> to our knowledge, no previous records of the reproductive calendar for </w:t>
      </w:r>
      <w:r w:rsidR="009E23C3">
        <w:rPr>
          <w:i/>
          <w:iCs/>
          <w:color w:val="000000"/>
        </w:rPr>
        <w:t xml:space="preserve">E. dupreanum </w:t>
      </w:r>
      <w:r w:rsidR="009E23C3">
        <w:rPr>
          <w:color w:val="000000"/>
        </w:rPr>
        <w:t>have been published.</w:t>
      </w:r>
    </w:p>
    <w:p w14:paraId="4AAF30FD" w14:textId="3DC60339" w:rsidR="00C46656" w:rsidRDefault="009E23C3" w:rsidP="004721A4">
      <w:pPr>
        <w:contextualSpacing/>
        <w:jc w:val="both"/>
        <w:rPr>
          <w:color w:val="000000"/>
        </w:rPr>
      </w:pPr>
      <w:r>
        <w:rPr>
          <w:color w:val="000000"/>
        </w:rPr>
        <w:tab/>
        <w:t xml:space="preserve">In sum, we observed the longest gestation and lactation period for </w:t>
      </w:r>
      <w:r>
        <w:rPr>
          <w:i/>
          <w:iCs/>
          <w:color w:val="000000"/>
        </w:rPr>
        <w:t>P. rufus,</w:t>
      </w:r>
      <w:r>
        <w:rPr>
          <w:color w:val="000000"/>
        </w:rPr>
        <w:t xml:space="preserve"> which births first of the three Malagasy fruit bat species, followed by </w:t>
      </w:r>
      <w:r>
        <w:rPr>
          <w:i/>
          <w:iCs/>
          <w:color w:val="000000"/>
        </w:rPr>
        <w:t xml:space="preserve">E. dupreanum, </w:t>
      </w:r>
      <w:r>
        <w:rPr>
          <w:color w:val="000000"/>
        </w:rPr>
        <w:t xml:space="preserve">and </w:t>
      </w:r>
      <w:r>
        <w:rPr>
          <w:i/>
          <w:iCs/>
          <w:color w:val="000000"/>
        </w:rPr>
        <w:t xml:space="preserve">R. madagascariensis, </w:t>
      </w:r>
      <w:r>
        <w:rPr>
          <w:color w:val="000000"/>
        </w:rPr>
        <w:t>in order of decreasing body size. Despite differences in the timing and duration of gestation, however, lactating mothers for all three species weaned pups around</w:t>
      </w:r>
      <w:r w:rsidRPr="009E23C3">
        <w:rPr>
          <w:color w:val="000000"/>
        </w:rPr>
        <w:t xml:space="preserve"> </w:t>
      </w:r>
      <w:r>
        <w:rPr>
          <w:color w:val="000000"/>
        </w:rPr>
        <w:t>the same time of the year</w:t>
      </w:r>
      <w:r w:rsidR="004F712D">
        <w:rPr>
          <w:color w:val="000000"/>
        </w:rPr>
        <w:t xml:space="preserve"> </w:t>
      </w:r>
      <w:r>
        <w:rPr>
          <w:color w:val="000000"/>
        </w:rPr>
        <w:t xml:space="preserve">(~late January – February), at the onset of peak fruit abundance in the hot-wet season </w:t>
      </w:r>
      <w:r w:rsidR="00276C57">
        <w:rPr>
          <w:color w:val="000000"/>
        </w:rPr>
        <w:t>in</w:t>
      </w:r>
      <w:r>
        <w:rPr>
          <w:color w:val="000000"/>
        </w:rPr>
        <w:t xml:space="preserve"> the District of </w:t>
      </w:r>
      <w:proofErr w:type="spellStart"/>
      <w:r>
        <w:rPr>
          <w:color w:val="000000"/>
        </w:rPr>
        <w:t>Moramanga</w:t>
      </w:r>
      <w:proofErr w:type="spellEnd"/>
      <w:r>
        <w:rPr>
          <w:color w:val="000000"/>
        </w:rPr>
        <w:t xml:space="preserve">. </w:t>
      </w:r>
    </w:p>
    <w:p w14:paraId="3DF74941" w14:textId="1CFFCB99" w:rsidR="008C4F0F" w:rsidRDefault="0059487F" w:rsidP="004721A4">
      <w:pPr>
        <w:ind w:firstLine="720"/>
        <w:contextualSpacing/>
        <w:jc w:val="both"/>
        <w:rPr>
          <w:color w:val="000000"/>
        </w:rPr>
      </w:pPr>
      <w:r>
        <w:rPr>
          <w:i/>
          <w:iCs/>
          <w:color w:val="000000"/>
        </w:rPr>
        <w:t>Morphological patterns—</w:t>
      </w:r>
      <w:r w:rsidR="001710E9">
        <w:rPr>
          <w:color w:val="000000"/>
        </w:rPr>
        <w:t xml:space="preserve">After searching the literature, </w:t>
      </w:r>
      <w:r w:rsidR="008C4F0F">
        <w:rPr>
          <w:color w:val="000000"/>
        </w:rPr>
        <w:t>we successfully</w:t>
      </w:r>
      <w:r w:rsidR="00CA0D00">
        <w:rPr>
          <w:color w:val="000000"/>
        </w:rPr>
        <w:t xml:space="preserve"> compile</w:t>
      </w:r>
      <w:r w:rsidR="008C4F0F">
        <w:rPr>
          <w:color w:val="000000"/>
        </w:rPr>
        <w:t>d</w:t>
      </w:r>
      <w:r w:rsidR="00CA0D00">
        <w:rPr>
          <w:color w:val="000000"/>
        </w:rPr>
        <w:t xml:space="preserve"> mass records from 103</w:t>
      </w:r>
      <w:r w:rsidR="00CA0D00">
        <w:rPr>
          <w:color w:val="FF0000"/>
        </w:rPr>
        <w:t xml:space="preserve"> </w:t>
      </w:r>
      <w:r w:rsidR="00CA0D00">
        <w:rPr>
          <w:color w:val="000000"/>
        </w:rPr>
        <w:t>pteropodid species for females and 106 species for males; forearm records from 146</w:t>
      </w:r>
      <w:r w:rsidR="00CA0D00" w:rsidRPr="005C2277">
        <w:rPr>
          <w:color w:val="FF0000"/>
        </w:rPr>
        <w:t xml:space="preserve"> </w:t>
      </w:r>
      <w:r w:rsidR="00CA0D00">
        <w:rPr>
          <w:color w:val="000000"/>
        </w:rPr>
        <w:t>species for females and 140 species for males; tibia records from 64 species for females and 64 species for males; and ear length records from 101 species for females and 99 species for males.</w:t>
      </w:r>
      <w:r w:rsidR="001710E9">
        <w:rPr>
          <w:color w:val="000000"/>
        </w:rPr>
        <w:t xml:space="preserve"> We compared these </w:t>
      </w:r>
      <w:r w:rsidR="00D86326">
        <w:rPr>
          <w:color w:val="000000"/>
        </w:rPr>
        <w:t xml:space="preserve">records </w:t>
      </w:r>
      <w:r w:rsidR="001710E9">
        <w:rPr>
          <w:color w:val="000000"/>
        </w:rPr>
        <w:t>against morphological patterns witnessed in our own longitudinally-collected field data.</w:t>
      </w:r>
    </w:p>
    <w:p w14:paraId="52C2194E" w14:textId="300DA075" w:rsidR="00382477" w:rsidRPr="007607FB" w:rsidRDefault="001710E9" w:rsidP="004721A4">
      <w:pPr>
        <w:ind w:firstLine="720"/>
        <w:contextualSpacing/>
        <w:jc w:val="both"/>
        <w:rPr>
          <w:color w:val="FF0000"/>
        </w:rPr>
      </w:pPr>
      <w:r w:rsidRPr="007607FB">
        <w:rPr>
          <w:color w:val="FF0000"/>
        </w:rPr>
        <w:t>For Malagasy fruit bats</w:t>
      </w:r>
      <w:r w:rsidR="0059487F" w:rsidRPr="007607FB">
        <w:rPr>
          <w:color w:val="FF0000"/>
        </w:rPr>
        <w:t xml:space="preserve">, we observed large differences in morphology across species but few significant differences </w:t>
      </w:r>
      <w:r w:rsidR="009362CA" w:rsidRPr="007607FB">
        <w:rPr>
          <w:color w:val="FF0000"/>
        </w:rPr>
        <w:t xml:space="preserve">by </w:t>
      </w:r>
      <w:r w:rsidR="0059487F" w:rsidRPr="007607FB">
        <w:rPr>
          <w:color w:val="FF0000"/>
        </w:rPr>
        <w:t xml:space="preserve">sex. The Malagasy fruit bat species ranked in size, from largest to smallest: </w:t>
      </w:r>
      <w:r w:rsidR="0059487F" w:rsidRPr="007607FB">
        <w:rPr>
          <w:i/>
          <w:iCs/>
          <w:color w:val="FF0000"/>
        </w:rPr>
        <w:t xml:space="preserve">P. rufus, E. dupreanum, </w:t>
      </w:r>
      <w:r w:rsidR="0059487F" w:rsidRPr="007607FB">
        <w:rPr>
          <w:color w:val="FF0000"/>
        </w:rPr>
        <w:t xml:space="preserve">and </w:t>
      </w:r>
      <w:r w:rsidR="0059487F" w:rsidRPr="007607FB">
        <w:rPr>
          <w:i/>
          <w:iCs/>
          <w:color w:val="FF0000"/>
        </w:rPr>
        <w:t xml:space="preserve">R. madagascariensis, </w:t>
      </w:r>
      <w:r w:rsidR="00EC3D73" w:rsidRPr="007607FB">
        <w:rPr>
          <w:color w:val="FF0000"/>
        </w:rPr>
        <w:t xml:space="preserve">with the size ranges of each species </w:t>
      </w:r>
      <w:r w:rsidR="0059487F" w:rsidRPr="007607FB">
        <w:rPr>
          <w:color w:val="FF0000"/>
        </w:rPr>
        <w:t>roughly spanning the range in ear length, tibia length, and forearm length as</w:t>
      </w:r>
      <w:r w:rsidR="00EC3D73" w:rsidRPr="007607FB">
        <w:rPr>
          <w:color w:val="FF0000"/>
        </w:rPr>
        <w:t xml:space="preserve"> the</w:t>
      </w:r>
      <w:r w:rsidR="0059487F" w:rsidRPr="007607FB">
        <w:rPr>
          <w:color w:val="FF0000"/>
        </w:rPr>
        <w:t xml:space="preserve"> mean values for </w:t>
      </w:r>
      <w:r w:rsidR="00EC3D73" w:rsidRPr="007607FB">
        <w:rPr>
          <w:color w:val="FF0000"/>
        </w:rPr>
        <w:t xml:space="preserve">all </w:t>
      </w:r>
      <w:r w:rsidR="004A2623" w:rsidRPr="007607FB">
        <w:rPr>
          <w:color w:val="FF0000"/>
        </w:rPr>
        <w:t xml:space="preserve">non-Malagasy </w:t>
      </w:r>
      <w:proofErr w:type="spellStart"/>
      <w:r w:rsidR="0059487F" w:rsidRPr="007607FB">
        <w:rPr>
          <w:color w:val="FF0000"/>
        </w:rPr>
        <w:t>pteropdid</w:t>
      </w:r>
      <w:proofErr w:type="spellEnd"/>
      <w:r w:rsidR="0059487F" w:rsidRPr="007607FB">
        <w:rPr>
          <w:color w:val="FF0000"/>
        </w:rPr>
        <w:t xml:space="preserve"> bats surveyed across the literature (</w:t>
      </w:r>
      <w:r w:rsidR="0059487F" w:rsidRPr="007607FB">
        <w:rPr>
          <w:b/>
          <w:bCs/>
          <w:color w:val="FF0000"/>
        </w:rPr>
        <w:t>Fig. 2</w:t>
      </w:r>
      <w:r w:rsidR="00382477" w:rsidRPr="007607FB">
        <w:rPr>
          <w:b/>
          <w:bCs/>
          <w:color w:val="FF0000"/>
        </w:rPr>
        <w:t>A-C</w:t>
      </w:r>
      <w:r w:rsidR="0059487F" w:rsidRPr="007607FB">
        <w:rPr>
          <w:color w:val="FF0000"/>
        </w:rPr>
        <w:t>)</w:t>
      </w:r>
      <w:r w:rsidR="004A2623" w:rsidRPr="007607FB">
        <w:rPr>
          <w:color w:val="FF0000"/>
        </w:rPr>
        <w:t>. Specific morphological ranges for tibia length and forearm length matched th</w:t>
      </w:r>
      <w:r w:rsidR="00CA6637" w:rsidRPr="007607FB">
        <w:rPr>
          <w:color w:val="FF0000"/>
        </w:rPr>
        <w:t xml:space="preserve">e size distributions of the three species, scaling downward from </w:t>
      </w:r>
      <w:r w:rsidR="00CA6637" w:rsidRPr="007607FB">
        <w:rPr>
          <w:i/>
          <w:iCs/>
          <w:color w:val="FF0000"/>
        </w:rPr>
        <w:t xml:space="preserve">P. rufus </w:t>
      </w:r>
      <w:r w:rsidR="00CA6637" w:rsidRPr="007607FB">
        <w:rPr>
          <w:color w:val="FF0000"/>
        </w:rPr>
        <w:t>to</w:t>
      </w:r>
      <w:r w:rsidR="00CA6637" w:rsidRPr="007607FB">
        <w:rPr>
          <w:i/>
          <w:iCs/>
          <w:color w:val="FF0000"/>
        </w:rPr>
        <w:t xml:space="preserve"> E. dupreanum </w:t>
      </w:r>
      <w:r w:rsidR="00CA6637" w:rsidRPr="007607FB">
        <w:rPr>
          <w:color w:val="FF0000"/>
        </w:rPr>
        <w:t xml:space="preserve">to </w:t>
      </w:r>
      <w:r w:rsidR="00CA6637" w:rsidRPr="007607FB">
        <w:rPr>
          <w:i/>
          <w:iCs/>
          <w:color w:val="FF0000"/>
        </w:rPr>
        <w:t>R. madagascariensis.</w:t>
      </w:r>
      <w:r w:rsidR="00CA6637" w:rsidRPr="007607FB">
        <w:rPr>
          <w:color w:val="FF0000"/>
        </w:rPr>
        <w:t xml:space="preserve"> For ear lengths, </w:t>
      </w:r>
      <w:r w:rsidR="00CA6637" w:rsidRPr="007607FB">
        <w:rPr>
          <w:i/>
          <w:iCs/>
          <w:color w:val="FF0000"/>
        </w:rPr>
        <w:t xml:space="preserve">P. rufus </w:t>
      </w:r>
      <w:r w:rsidR="00CA6637" w:rsidRPr="007607FB">
        <w:rPr>
          <w:color w:val="FF0000"/>
        </w:rPr>
        <w:t xml:space="preserve">and </w:t>
      </w:r>
      <w:r w:rsidR="00CA6637" w:rsidRPr="007607FB">
        <w:rPr>
          <w:i/>
          <w:iCs/>
          <w:color w:val="FF0000"/>
        </w:rPr>
        <w:t xml:space="preserve">E. dupreanum </w:t>
      </w:r>
      <w:r w:rsidR="00CA6637" w:rsidRPr="007607FB">
        <w:rPr>
          <w:color w:val="FF0000"/>
        </w:rPr>
        <w:t xml:space="preserve">distributions were largely overlapping, while </w:t>
      </w:r>
      <w:r w:rsidR="00CA6637" w:rsidRPr="007607FB">
        <w:rPr>
          <w:i/>
          <w:iCs/>
          <w:color w:val="FF0000"/>
        </w:rPr>
        <w:t xml:space="preserve">R. madagascariensis </w:t>
      </w:r>
      <w:r w:rsidR="00CA6637" w:rsidRPr="007607FB">
        <w:rPr>
          <w:color w:val="FF0000"/>
        </w:rPr>
        <w:t>were</w:t>
      </w:r>
      <w:r w:rsidR="00A84EED" w:rsidRPr="007607FB">
        <w:rPr>
          <w:color w:val="FF0000"/>
        </w:rPr>
        <w:t xml:space="preserve"> smaller</w:t>
      </w:r>
      <w:r w:rsidR="00D86326" w:rsidRPr="007607FB">
        <w:rPr>
          <w:color w:val="FF0000"/>
        </w:rPr>
        <w:t xml:space="preserve">; </w:t>
      </w:r>
      <w:r w:rsidR="00382477" w:rsidRPr="007607FB">
        <w:rPr>
          <w:color w:val="FF0000"/>
        </w:rPr>
        <w:t>species-specif</w:t>
      </w:r>
      <w:r w:rsidR="000E0F5F" w:rsidRPr="007607FB">
        <w:rPr>
          <w:color w:val="FF0000"/>
        </w:rPr>
        <w:t>i</w:t>
      </w:r>
      <w:r w:rsidR="00382477" w:rsidRPr="007607FB">
        <w:rPr>
          <w:color w:val="FF0000"/>
        </w:rPr>
        <w:t xml:space="preserve">c interquartile ranges for each morphological trait are summarized in </w:t>
      </w:r>
      <w:r w:rsidR="00382477" w:rsidRPr="007607FB">
        <w:rPr>
          <w:b/>
          <w:bCs/>
          <w:color w:val="FF0000"/>
        </w:rPr>
        <w:t>Table S2</w:t>
      </w:r>
      <w:r w:rsidR="00A84EED" w:rsidRPr="007607FB">
        <w:rPr>
          <w:color w:val="FF0000"/>
        </w:rPr>
        <w:t xml:space="preserve">. </w:t>
      </w:r>
      <w:r w:rsidR="00237488" w:rsidRPr="007607FB">
        <w:rPr>
          <w:color w:val="FF0000"/>
        </w:rPr>
        <w:t>L</w:t>
      </w:r>
      <w:r w:rsidR="00A84EED" w:rsidRPr="007607FB">
        <w:rPr>
          <w:color w:val="FF0000"/>
        </w:rPr>
        <w:t xml:space="preserve">ength distributions for most traits were not significantly different by sex, except in the case of forearm lengths for </w:t>
      </w:r>
      <w:r w:rsidR="00A84EED" w:rsidRPr="007607FB">
        <w:rPr>
          <w:i/>
          <w:iCs/>
          <w:color w:val="FF0000"/>
        </w:rPr>
        <w:t>P.  rufus</w:t>
      </w:r>
      <w:r w:rsidR="009362CA" w:rsidRPr="007607FB">
        <w:rPr>
          <w:color w:val="FF0000"/>
        </w:rPr>
        <w:t xml:space="preserve"> and tibia and forearm lengths for </w:t>
      </w:r>
      <w:r w:rsidR="009362CA" w:rsidRPr="007607FB">
        <w:rPr>
          <w:i/>
          <w:iCs/>
          <w:color w:val="FF0000"/>
        </w:rPr>
        <w:t xml:space="preserve">R. madagascariensis, </w:t>
      </w:r>
      <w:r w:rsidR="009362CA" w:rsidRPr="007607FB">
        <w:rPr>
          <w:color w:val="FF0000"/>
        </w:rPr>
        <w:t xml:space="preserve">which </w:t>
      </w:r>
      <w:r w:rsidR="00237488" w:rsidRPr="007607FB">
        <w:rPr>
          <w:color w:val="FF0000"/>
        </w:rPr>
        <w:t>were</w:t>
      </w:r>
      <w:r w:rsidR="0047451A" w:rsidRPr="007607FB">
        <w:rPr>
          <w:color w:val="FF0000"/>
        </w:rPr>
        <w:t xml:space="preserve"> all </w:t>
      </w:r>
      <w:r w:rsidR="00237488" w:rsidRPr="007607FB">
        <w:rPr>
          <w:color w:val="FF0000"/>
        </w:rPr>
        <w:t xml:space="preserve">significantly larger </w:t>
      </w:r>
      <w:r w:rsidR="009362CA" w:rsidRPr="007607FB">
        <w:rPr>
          <w:color w:val="FF0000"/>
        </w:rPr>
        <w:t xml:space="preserve">in females than </w:t>
      </w:r>
      <w:r w:rsidR="0047451A" w:rsidRPr="007607FB">
        <w:rPr>
          <w:color w:val="FF0000"/>
        </w:rPr>
        <w:t xml:space="preserve">in </w:t>
      </w:r>
      <w:r w:rsidR="009362CA" w:rsidRPr="007607FB">
        <w:rPr>
          <w:color w:val="FF0000"/>
        </w:rPr>
        <w:t>male</w:t>
      </w:r>
      <w:r w:rsidR="00237488" w:rsidRPr="007607FB">
        <w:rPr>
          <w:color w:val="FF0000"/>
        </w:rPr>
        <w:t xml:space="preserve">s </w:t>
      </w:r>
      <w:r w:rsidR="009362CA" w:rsidRPr="007607FB">
        <w:rPr>
          <w:color w:val="FF0000"/>
        </w:rPr>
        <w:t>(</w:t>
      </w:r>
      <w:r w:rsidR="009362CA" w:rsidRPr="007607FB">
        <w:rPr>
          <w:i/>
          <w:iCs/>
          <w:color w:val="FF0000"/>
        </w:rPr>
        <w:t xml:space="preserve">Welch’s 2-sample t-test p&lt;0.001; </w:t>
      </w:r>
      <w:r w:rsidR="009362CA" w:rsidRPr="007607FB">
        <w:rPr>
          <w:color w:val="FF0000"/>
        </w:rPr>
        <w:t>Table S2).</w:t>
      </w:r>
      <w:r w:rsidR="0047451A" w:rsidRPr="007607FB">
        <w:rPr>
          <w:color w:val="FF0000"/>
        </w:rPr>
        <w:t xml:space="preserve"> The larger literature-derived </w:t>
      </w:r>
      <w:r w:rsidR="00382477" w:rsidRPr="007607FB">
        <w:rPr>
          <w:color w:val="FF0000"/>
        </w:rPr>
        <w:t xml:space="preserve">species-level means </w:t>
      </w:r>
      <w:r w:rsidR="0047451A" w:rsidRPr="007607FB">
        <w:rPr>
          <w:color w:val="FF0000"/>
        </w:rPr>
        <w:t xml:space="preserve">roughly approximated the range spanned from the </w:t>
      </w:r>
      <w:r w:rsidR="0047451A" w:rsidRPr="007607FB">
        <w:rPr>
          <w:i/>
          <w:iCs/>
          <w:color w:val="FF0000"/>
        </w:rPr>
        <w:t>R. madagascariensis</w:t>
      </w:r>
      <w:r w:rsidR="0047451A" w:rsidRPr="007607FB">
        <w:rPr>
          <w:color w:val="FF0000"/>
        </w:rPr>
        <w:t xml:space="preserve"> minimum to the </w:t>
      </w:r>
      <w:r w:rsidR="0047451A" w:rsidRPr="007607FB">
        <w:rPr>
          <w:i/>
          <w:iCs/>
          <w:color w:val="FF0000"/>
        </w:rPr>
        <w:t>P. rufus</w:t>
      </w:r>
      <w:r w:rsidR="0047451A" w:rsidRPr="007607FB">
        <w:rPr>
          <w:color w:val="FF0000"/>
        </w:rPr>
        <w:t xml:space="preserve"> maximum for tibia, ear, and forearm length, with the median falling in between that of </w:t>
      </w:r>
      <w:r w:rsidR="0047451A" w:rsidRPr="007607FB">
        <w:rPr>
          <w:i/>
          <w:iCs/>
          <w:color w:val="FF0000"/>
        </w:rPr>
        <w:t xml:space="preserve">R. madagascariensis </w:t>
      </w:r>
      <w:r w:rsidR="0047451A" w:rsidRPr="007607FB">
        <w:rPr>
          <w:color w:val="FF0000"/>
        </w:rPr>
        <w:t xml:space="preserve">and </w:t>
      </w:r>
      <w:r w:rsidR="0047451A" w:rsidRPr="007607FB">
        <w:rPr>
          <w:i/>
          <w:iCs/>
          <w:color w:val="FF0000"/>
        </w:rPr>
        <w:t xml:space="preserve">E. dupreanum </w:t>
      </w:r>
      <w:r w:rsidR="0047451A" w:rsidRPr="007607FB">
        <w:rPr>
          <w:color w:val="FF0000"/>
        </w:rPr>
        <w:t>across all three metrics.</w:t>
      </w:r>
    </w:p>
    <w:p w14:paraId="7B51A53E" w14:textId="24A5F664" w:rsidR="00A84EED" w:rsidRPr="007607FB" w:rsidRDefault="0047451A" w:rsidP="004721A4">
      <w:pPr>
        <w:ind w:firstLine="720"/>
        <w:contextualSpacing/>
        <w:jc w:val="both"/>
        <w:rPr>
          <w:color w:val="FF0000"/>
        </w:rPr>
      </w:pPr>
      <w:r w:rsidRPr="007607FB">
        <w:rPr>
          <w:color w:val="FF0000"/>
        </w:rPr>
        <w:lastRenderedPageBreak/>
        <w:t>We additionally computed a type-2 exponential regression of the correlation of increasing body mass with forearm length across a joint dataset incorporating all three Malagasy species</w:t>
      </w:r>
      <w:r w:rsidR="00382477" w:rsidRPr="007607FB">
        <w:rPr>
          <w:color w:val="FF0000"/>
        </w:rPr>
        <w:t xml:space="preserve"> and another across the literature-derived dataset, both separated by sex. All four exponential regressions demonstrated a good fit to the data</w:t>
      </w:r>
      <w:r w:rsidR="00D60DDC" w:rsidRPr="007607FB">
        <w:rPr>
          <w:color w:val="FF0000"/>
        </w:rPr>
        <w:t xml:space="preserve"> with </w:t>
      </w:r>
      <w:r w:rsidR="00D60DDC" w:rsidRPr="007607FB">
        <w:rPr>
          <w:i/>
          <w:iCs/>
          <w:color w:val="FF0000"/>
        </w:rPr>
        <w:t>R</w:t>
      </w:r>
      <w:r w:rsidR="00D60DDC" w:rsidRPr="007607FB">
        <w:rPr>
          <w:i/>
          <w:iCs/>
          <w:color w:val="FF0000"/>
          <w:vertAlign w:val="superscript"/>
        </w:rPr>
        <w:t>2</w:t>
      </w:r>
      <w:r w:rsidR="00D60DDC" w:rsidRPr="007607FB">
        <w:rPr>
          <w:color w:val="FF0000"/>
        </w:rPr>
        <w:t xml:space="preserve"> values &gt;</w:t>
      </w:r>
      <w:r w:rsidR="00E34E8E" w:rsidRPr="007607FB">
        <w:rPr>
          <w:color w:val="FF0000"/>
        </w:rPr>
        <w:t xml:space="preserve"> </w:t>
      </w:r>
      <w:r w:rsidR="00D60DDC" w:rsidRPr="007607FB">
        <w:rPr>
          <w:color w:val="FF0000"/>
        </w:rPr>
        <w:t xml:space="preserve">.95 </w:t>
      </w:r>
      <w:r w:rsidR="00E34E8E" w:rsidRPr="007607FB">
        <w:rPr>
          <w:color w:val="FF0000"/>
        </w:rPr>
        <w:t xml:space="preserve">and roughly comparable slopes, indicating 20-30 fold increases in bat mass (in grams) corresponding to every 10-fold increase in forearm length (in mm) </w:t>
      </w:r>
      <w:r w:rsidR="00D425F3" w:rsidRPr="007607FB">
        <w:rPr>
          <w:color w:val="FF0000"/>
        </w:rPr>
        <w:t xml:space="preserve">across all species and sexes </w:t>
      </w:r>
      <w:r w:rsidR="00E34E8E" w:rsidRPr="007607FB">
        <w:rPr>
          <w:color w:val="FF0000"/>
        </w:rPr>
        <w:t xml:space="preserve">(Fig 2C; </w:t>
      </w:r>
      <w:r w:rsidR="00E34E8E" w:rsidRPr="007607FB">
        <w:rPr>
          <w:b/>
          <w:bCs/>
          <w:color w:val="FF0000"/>
        </w:rPr>
        <w:t>Table S3</w:t>
      </w:r>
      <w:r w:rsidR="00E34E8E" w:rsidRPr="007607FB">
        <w:rPr>
          <w:color w:val="FF0000"/>
        </w:rPr>
        <w:t>).</w:t>
      </w:r>
    </w:p>
    <w:p w14:paraId="063D288C" w14:textId="62587C02" w:rsidR="000660C0" w:rsidRPr="007607FB" w:rsidRDefault="00E34E8E" w:rsidP="004721A4">
      <w:pPr>
        <w:ind w:firstLine="720"/>
        <w:contextualSpacing/>
        <w:jc w:val="both"/>
        <w:rPr>
          <w:i/>
          <w:iCs/>
          <w:color w:val="FF0000"/>
        </w:rPr>
      </w:pPr>
      <w:r w:rsidRPr="007607FB">
        <w:rPr>
          <w:i/>
          <w:iCs/>
          <w:color w:val="FF0000"/>
        </w:rPr>
        <w:t xml:space="preserve">Seasonality of </w:t>
      </w:r>
      <w:proofErr w:type="spellStart"/>
      <w:r w:rsidRPr="007607FB">
        <w:rPr>
          <w:i/>
          <w:iCs/>
          <w:color w:val="FF0000"/>
        </w:rPr>
        <w:t>mass:forearm</w:t>
      </w:r>
      <w:proofErr w:type="spellEnd"/>
      <w:r w:rsidRPr="007607FB">
        <w:rPr>
          <w:i/>
          <w:iCs/>
          <w:color w:val="FF0000"/>
        </w:rPr>
        <w:t xml:space="preserve"> relationships—</w:t>
      </w:r>
      <w:r w:rsidR="00D425F3" w:rsidRPr="007607FB">
        <w:rPr>
          <w:color w:val="FF0000"/>
        </w:rPr>
        <w:t xml:space="preserve">Restricting our analyses to the Madagascar field data only, we next explored seasonal variation in the </w:t>
      </w:r>
      <w:proofErr w:type="spellStart"/>
      <w:r w:rsidR="00D425F3" w:rsidRPr="007607FB">
        <w:rPr>
          <w:color w:val="FF0000"/>
        </w:rPr>
        <w:t>mass:forearm</w:t>
      </w:r>
      <w:proofErr w:type="spellEnd"/>
      <w:r w:rsidR="00D425F3" w:rsidRPr="007607FB">
        <w:rPr>
          <w:color w:val="FF0000"/>
        </w:rPr>
        <w:t xml:space="preserve"> relationships realized in Fig. 2C, </w:t>
      </w:r>
      <w:r w:rsidR="00D60DDC" w:rsidRPr="007607FB">
        <w:rPr>
          <w:color w:val="FF0000"/>
        </w:rPr>
        <w:t>fitting disparate species</w:t>
      </w:r>
      <w:r w:rsidR="006C558C" w:rsidRPr="007607FB">
        <w:rPr>
          <w:color w:val="FF0000"/>
        </w:rPr>
        <w:t>-</w:t>
      </w:r>
      <w:r w:rsidR="00D60DDC" w:rsidRPr="007607FB">
        <w:rPr>
          <w:color w:val="FF0000"/>
        </w:rPr>
        <w:t xml:space="preserve"> and sex-specific GAMs to the residual of the observed </w:t>
      </w:r>
      <w:proofErr w:type="spellStart"/>
      <w:r w:rsidR="00D60DDC" w:rsidRPr="007607FB">
        <w:rPr>
          <w:color w:val="FF0000"/>
        </w:rPr>
        <w:t>mass:forearm</w:t>
      </w:r>
      <w:proofErr w:type="spellEnd"/>
      <w:r w:rsidR="00D60DDC" w:rsidRPr="007607FB">
        <w:rPr>
          <w:color w:val="FF0000"/>
        </w:rPr>
        <w:t xml:space="preserve"> from the modeled prediction. GAMs indicated a significant seasonal smoothing </w:t>
      </w:r>
      <w:r w:rsidR="006C558C" w:rsidRPr="007607FB">
        <w:rPr>
          <w:color w:val="FF0000"/>
        </w:rPr>
        <w:t xml:space="preserve">predictor of </w:t>
      </w:r>
      <w:proofErr w:type="spellStart"/>
      <w:r w:rsidR="006C558C" w:rsidRPr="007607FB">
        <w:rPr>
          <w:color w:val="FF0000"/>
        </w:rPr>
        <w:t>mass:forearm</w:t>
      </w:r>
      <w:proofErr w:type="spellEnd"/>
      <w:r w:rsidR="00D60DDC" w:rsidRPr="007607FB">
        <w:rPr>
          <w:color w:val="FF0000"/>
        </w:rPr>
        <w:t xml:space="preserve"> </w:t>
      </w:r>
      <w:r w:rsidR="006C558C" w:rsidRPr="007607FB">
        <w:rPr>
          <w:color w:val="FF0000"/>
        </w:rPr>
        <w:t xml:space="preserve">residual for both male and female subsets of the </w:t>
      </w:r>
      <w:r w:rsidR="006C558C" w:rsidRPr="007607FB">
        <w:rPr>
          <w:i/>
          <w:iCs/>
          <w:color w:val="FF0000"/>
        </w:rPr>
        <w:t xml:space="preserve">P. rufus </w:t>
      </w:r>
      <w:r w:rsidR="006C558C" w:rsidRPr="007607FB">
        <w:rPr>
          <w:color w:val="FF0000"/>
        </w:rPr>
        <w:t xml:space="preserve">and </w:t>
      </w:r>
      <w:r w:rsidR="006C558C" w:rsidRPr="007607FB">
        <w:rPr>
          <w:i/>
          <w:iCs/>
          <w:color w:val="FF0000"/>
        </w:rPr>
        <w:t>E. dupreanum</w:t>
      </w:r>
      <w:r w:rsidR="006C558C" w:rsidRPr="007607FB">
        <w:rPr>
          <w:color w:val="FF0000"/>
        </w:rPr>
        <w:t xml:space="preserve"> data and for the female subset of the </w:t>
      </w:r>
      <w:r w:rsidR="006C558C" w:rsidRPr="007607FB">
        <w:rPr>
          <w:i/>
          <w:iCs/>
          <w:color w:val="FF0000"/>
        </w:rPr>
        <w:t>R. madagascariensis</w:t>
      </w:r>
      <w:r w:rsidR="006C558C" w:rsidRPr="007607FB">
        <w:rPr>
          <w:color w:val="FF0000"/>
        </w:rPr>
        <w:t xml:space="preserve"> data (</w:t>
      </w:r>
      <w:r w:rsidR="000660C0" w:rsidRPr="007607FB">
        <w:rPr>
          <w:i/>
          <w:iCs/>
          <w:color w:val="FF0000"/>
        </w:rPr>
        <w:t xml:space="preserve">p-value&lt;0.001; </w:t>
      </w:r>
      <w:r w:rsidR="006C558C" w:rsidRPr="007607FB">
        <w:rPr>
          <w:b/>
          <w:bCs/>
          <w:color w:val="FF0000"/>
        </w:rPr>
        <w:t>Table S4</w:t>
      </w:r>
      <w:r w:rsidR="006C558C" w:rsidRPr="007607FB">
        <w:rPr>
          <w:color w:val="FF0000"/>
        </w:rPr>
        <w:t xml:space="preserve">). Only male </w:t>
      </w:r>
      <w:r w:rsidR="006C558C" w:rsidRPr="007607FB">
        <w:rPr>
          <w:i/>
          <w:iCs/>
          <w:color w:val="FF0000"/>
        </w:rPr>
        <w:t xml:space="preserve">R. madagascariensis </w:t>
      </w:r>
      <w:r w:rsidR="000660C0" w:rsidRPr="007607FB">
        <w:rPr>
          <w:color w:val="FF0000"/>
        </w:rPr>
        <w:t>demonstrated</w:t>
      </w:r>
      <w:r w:rsidR="006C558C" w:rsidRPr="007607FB">
        <w:rPr>
          <w:color w:val="FF0000"/>
        </w:rPr>
        <w:t xml:space="preserve"> no seasonal</w:t>
      </w:r>
      <w:r w:rsidR="000660C0" w:rsidRPr="007607FB">
        <w:rPr>
          <w:color w:val="FF0000"/>
        </w:rPr>
        <w:t xml:space="preserve"> variation</w:t>
      </w:r>
      <w:r w:rsidR="006C558C" w:rsidRPr="007607FB">
        <w:rPr>
          <w:color w:val="FF0000"/>
        </w:rPr>
        <w:t xml:space="preserve"> in </w:t>
      </w:r>
      <w:proofErr w:type="spellStart"/>
      <w:r w:rsidR="006C558C" w:rsidRPr="007607FB">
        <w:rPr>
          <w:color w:val="FF0000"/>
        </w:rPr>
        <w:t>mass:forearm</w:t>
      </w:r>
      <w:proofErr w:type="spellEnd"/>
      <w:r w:rsidR="006C558C" w:rsidRPr="007607FB">
        <w:rPr>
          <w:color w:val="FF0000"/>
        </w:rPr>
        <w:t xml:space="preserve"> residual. Finally, we plotted the GAM-predicted mass for each species and sex across, respectively, the reproductive and nutritional calendars for female and male fruit bats of the three Malagasy species (</w:t>
      </w:r>
      <w:r w:rsidR="006C558C" w:rsidRPr="007607FB">
        <w:rPr>
          <w:b/>
          <w:bCs/>
          <w:color w:val="FF0000"/>
        </w:rPr>
        <w:t>Fig. 3</w:t>
      </w:r>
      <w:r w:rsidR="006C558C" w:rsidRPr="007607FB">
        <w:rPr>
          <w:color w:val="FF0000"/>
        </w:rPr>
        <w:t xml:space="preserve">). As expected, we observed a seasonal peak in adult female </w:t>
      </w:r>
      <w:proofErr w:type="spellStart"/>
      <w:r w:rsidR="006C558C" w:rsidRPr="007607FB">
        <w:rPr>
          <w:color w:val="FF0000"/>
        </w:rPr>
        <w:t>mass:forearm</w:t>
      </w:r>
      <w:proofErr w:type="spellEnd"/>
      <w:r w:rsidR="006C558C" w:rsidRPr="007607FB">
        <w:rPr>
          <w:color w:val="FF0000"/>
        </w:rPr>
        <w:t xml:space="preserve"> which overlapped the staggered period of observed gestation for each species from Fig. 1</w:t>
      </w:r>
      <w:r w:rsidR="00276C57" w:rsidRPr="007607FB">
        <w:rPr>
          <w:color w:val="FF0000"/>
        </w:rPr>
        <w:t xml:space="preserve">, followed by a deficit </w:t>
      </w:r>
      <w:r w:rsidR="00AC587E" w:rsidRPr="007607FB">
        <w:rPr>
          <w:color w:val="FF0000"/>
        </w:rPr>
        <w:t>overlapping the corresponding, species-specific lactation period. We also</w:t>
      </w:r>
      <w:r w:rsidR="006C558C" w:rsidRPr="007607FB">
        <w:rPr>
          <w:color w:val="FF0000"/>
        </w:rPr>
        <w:t xml:space="preserve"> observed a less </w:t>
      </w:r>
      <w:r w:rsidR="00AC587E" w:rsidRPr="007607FB">
        <w:rPr>
          <w:color w:val="FF0000"/>
        </w:rPr>
        <w:t>extreme</w:t>
      </w:r>
      <w:r w:rsidR="006C558C" w:rsidRPr="007607FB">
        <w:rPr>
          <w:color w:val="FF0000"/>
        </w:rPr>
        <w:t xml:space="preserve"> mass deficit which overlapped the resource-poor winter for male </w:t>
      </w:r>
      <w:r w:rsidR="006C558C" w:rsidRPr="007607FB">
        <w:rPr>
          <w:i/>
          <w:iCs/>
          <w:color w:val="FF0000"/>
        </w:rPr>
        <w:t xml:space="preserve">P. rufus </w:t>
      </w:r>
      <w:r w:rsidR="006C558C" w:rsidRPr="007607FB">
        <w:rPr>
          <w:color w:val="FF0000"/>
        </w:rPr>
        <w:t xml:space="preserve">and </w:t>
      </w:r>
      <w:r w:rsidR="006C558C" w:rsidRPr="007607FB">
        <w:rPr>
          <w:i/>
          <w:iCs/>
          <w:color w:val="FF0000"/>
        </w:rPr>
        <w:t>E. dupreanum</w:t>
      </w:r>
      <w:r w:rsidR="000660C0" w:rsidRPr="007607FB">
        <w:rPr>
          <w:i/>
          <w:iCs/>
          <w:color w:val="FF0000"/>
        </w:rPr>
        <w:t xml:space="preserve"> </w:t>
      </w:r>
      <w:r w:rsidR="000660C0" w:rsidRPr="007607FB">
        <w:rPr>
          <w:color w:val="FF0000"/>
        </w:rPr>
        <w:t xml:space="preserve">but occurred earlier in the season for </w:t>
      </w:r>
      <w:r w:rsidR="000660C0" w:rsidRPr="007607FB">
        <w:rPr>
          <w:i/>
          <w:iCs/>
          <w:color w:val="FF0000"/>
        </w:rPr>
        <w:t xml:space="preserve">E. dupreanum </w:t>
      </w:r>
      <w:r w:rsidR="000660C0" w:rsidRPr="007607FB">
        <w:rPr>
          <w:color w:val="FF0000"/>
        </w:rPr>
        <w:t xml:space="preserve">than for </w:t>
      </w:r>
      <w:r w:rsidR="000660C0" w:rsidRPr="007607FB">
        <w:rPr>
          <w:i/>
          <w:iCs/>
          <w:color w:val="FF0000"/>
        </w:rPr>
        <w:t>P. rufus.</w:t>
      </w:r>
    </w:p>
    <w:p w14:paraId="7349416C" w14:textId="318515E2" w:rsidR="00C46656" w:rsidRDefault="00C46656" w:rsidP="004721A4">
      <w:pPr>
        <w:ind w:firstLine="720"/>
        <w:contextualSpacing/>
        <w:jc w:val="both"/>
        <w:rPr>
          <w:color w:val="000000"/>
        </w:rPr>
      </w:pPr>
      <w:r>
        <w:rPr>
          <w:i/>
          <w:iCs/>
          <w:color w:val="000000"/>
        </w:rPr>
        <w:t>Juvenile growth rates—</w:t>
      </w:r>
      <w:r w:rsidR="000660C0">
        <w:rPr>
          <w:color w:val="000000"/>
        </w:rPr>
        <w:t xml:space="preserve">In our final analysis, we compared </w:t>
      </w:r>
      <w:r w:rsidR="00422B09">
        <w:rPr>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b/>
          <w:bCs/>
          <w:color w:val="000000"/>
        </w:rPr>
        <w:t>Fig. 4; Table S5</w:t>
      </w:r>
      <w:r w:rsidR="00422B09">
        <w:rPr>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color w:val="000000"/>
        </w:rPr>
        <w:t>,</w:t>
      </w:r>
      <w:r w:rsidR="00422B09">
        <w:rPr>
          <w:color w:val="000000"/>
        </w:rPr>
        <w:t xml:space="preserve"> ear lengths of all three species. </w:t>
      </w:r>
      <w:r w:rsidR="00422B09">
        <w:rPr>
          <w:i/>
          <w:iCs/>
          <w:color w:val="000000"/>
        </w:rPr>
        <w:t>P. rufus</w:t>
      </w:r>
      <w:r w:rsidR="00422B09">
        <w:rPr>
          <w:color w:val="000000"/>
        </w:rPr>
        <w:t xml:space="preserve"> grew at the fastest rate</w:t>
      </w:r>
      <w:r w:rsidR="009D1E7E">
        <w:rPr>
          <w:color w:val="000000"/>
        </w:rPr>
        <w:t xml:space="preserve"> (largest slope in growth curve)</w:t>
      </w:r>
      <w:r w:rsidR="00422B09">
        <w:rPr>
          <w:color w:val="000000"/>
        </w:rPr>
        <w:t xml:space="preserve"> for all three morphological traits, followed by </w:t>
      </w:r>
      <w:r w:rsidR="00422B09">
        <w:rPr>
          <w:i/>
          <w:iCs/>
          <w:color w:val="000000"/>
        </w:rPr>
        <w:t>E. dupreanum</w:t>
      </w:r>
      <w:r w:rsidR="009D1E7E">
        <w:rPr>
          <w:i/>
          <w:iCs/>
          <w:color w:val="000000"/>
        </w:rPr>
        <w:t xml:space="preserve"> </w:t>
      </w:r>
      <w:r w:rsidR="009D1E7E">
        <w:rPr>
          <w:color w:val="000000"/>
        </w:rPr>
        <w:t xml:space="preserve">and then </w:t>
      </w:r>
      <w:r w:rsidR="00422B09">
        <w:rPr>
          <w:i/>
          <w:iCs/>
          <w:color w:val="000000"/>
        </w:rPr>
        <w:t xml:space="preserve">R. madagascariensis. </w:t>
      </w:r>
      <w:r w:rsidR="00457A70">
        <w:rPr>
          <w:color w:val="000000"/>
        </w:rPr>
        <w:t>Despite faster growth rates,</w:t>
      </w:r>
      <w:r w:rsidR="004F712D">
        <w:rPr>
          <w:color w:val="000000"/>
        </w:rPr>
        <w:t xml:space="preserve"> as the largest of the three species,</w:t>
      </w:r>
      <w:r w:rsidR="00457A70">
        <w:rPr>
          <w:color w:val="000000"/>
        </w:rPr>
        <w:t xml:space="preserve"> </w:t>
      </w:r>
      <w:r w:rsidR="00457A70">
        <w:rPr>
          <w:i/>
          <w:iCs/>
          <w:color w:val="000000"/>
        </w:rPr>
        <w:t xml:space="preserve">P. rufus </w:t>
      </w:r>
      <w:r w:rsidR="004F712D">
        <w:rPr>
          <w:color w:val="000000"/>
        </w:rPr>
        <w:t>bats also</w:t>
      </w:r>
      <w:r w:rsidR="00457A70">
        <w:rPr>
          <w:color w:val="000000"/>
        </w:rPr>
        <w:t xml:space="preserve"> demonstrated the most protracted development phase, approaching adult</w:t>
      </w:r>
      <w:r w:rsidR="00422B09">
        <w:rPr>
          <w:color w:val="000000"/>
        </w:rPr>
        <w:t xml:space="preserve"> siz</w:t>
      </w:r>
      <w:r w:rsidR="00457A70">
        <w:rPr>
          <w:color w:val="000000"/>
        </w:rPr>
        <w:t>e (</w:t>
      </w:r>
      <w:r w:rsidR="009D1E7E">
        <w:rPr>
          <w:color w:val="000000"/>
        </w:rPr>
        <w:t>10-day average slope for forearm growth &lt;.1</w:t>
      </w:r>
      <w:r w:rsidR="00457A70">
        <w:rPr>
          <w:color w:val="000000"/>
        </w:rPr>
        <w:t>) approximately s</w:t>
      </w:r>
      <w:r w:rsidR="009D1E7E">
        <w:rPr>
          <w:color w:val="000000"/>
        </w:rPr>
        <w:t xml:space="preserve">ix months </w:t>
      </w:r>
      <w:r w:rsidR="00D91BD2">
        <w:rPr>
          <w:color w:val="000000"/>
        </w:rPr>
        <w:t xml:space="preserve">after birth </w:t>
      </w:r>
      <w:r w:rsidR="009D1E7E">
        <w:rPr>
          <w:color w:val="000000"/>
        </w:rPr>
        <w:t>(180 days)</w:t>
      </w:r>
      <w:r w:rsidR="00457A70">
        <w:rPr>
          <w:color w:val="000000"/>
        </w:rPr>
        <w:t xml:space="preserve">, as compared to </w:t>
      </w:r>
      <w:r w:rsidR="009D1E7E">
        <w:rPr>
          <w:color w:val="000000"/>
        </w:rPr>
        <w:t>two</w:t>
      </w:r>
      <w:r w:rsidR="00457A70">
        <w:rPr>
          <w:color w:val="000000"/>
        </w:rPr>
        <w:t xml:space="preserve"> months</w:t>
      </w:r>
      <w:r w:rsidR="009D1E7E">
        <w:rPr>
          <w:color w:val="000000"/>
        </w:rPr>
        <w:t xml:space="preserve"> (53 days)</w:t>
      </w:r>
      <w:r w:rsidR="00457A70">
        <w:rPr>
          <w:color w:val="000000"/>
        </w:rPr>
        <w:t xml:space="preserve"> for </w:t>
      </w:r>
      <w:r w:rsidR="00457A70">
        <w:rPr>
          <w:i/>
          <w:iCs/>
          <w:color w:val="000000"/>
        </w:rPr>
        <w:t xml:space="preserve">E. dupreanum </w:t>
      </w:r>
      <w:r w:rsidR="00457A70">
        <w:rPr>
          <w:color w:val="000000"/>
        </w:rPr>
        <w:t xml:space="preserve">and </w:t>
      </w:r>
      <w:r w:rsidR="009D1E7E">
        <w:rPr>
          <w:color w:val="000000"/>
        </w:rPr>
        <w:t>2.5</w:t>
      </w:r>
      <w:r w:rsidR="00457A70">
        <w:rPr>
          <w:color w:val="000000"/>
        </w:rPr>
        <w:t xml:space="preserve"> months</w:t>
      </w:r>
      <w:r w:rsidR="009D1E7E">
        <w:rPr>
          <w:color w:val="000000"/>
        </w:rPr>
        <w:t xml:space="preserve"> (81 days)</w:t>
      </w:r>
      <w:r w:rsidR="00457A70">
        <w:rPr>
          <w:color w:val="000000"/>
        </w:rPr>
        <w:t xml:space="preserve"> for </w:t>
      </w:r>
      <w:r w:rsidR="00457A70">
        <w:rPr>
          <w:i/>
          <w:iCs/>
          <w:color w:val="000000"/>
        </w:rPr>
        <w:t>R. madagascariensis.</w:t>
      </w:r>
      <w:r w:rsidR="00422B09">
        <w:rPr>
          <w:color w:val="000000"/>
        </w:rPr>
        <w:t xml:space="preserve"> </w:t>
      </w:r>
      <w:r w:rsidR="009D1E7E">
        <w:rPr>
          <w:color w:val="000000"/>
        </w:rPr>
        <w:t xml:space="preserve">Species- and metric-specific growth rates from our fitted GAMs across the first year of life are summarized in </w:t>
      </w:r>
      <w:r w:rsidR="009D1E7E" w:rsidRPr="009D1E7E">
        <w:rPr>
          <w:b/>
          <w:bCs/>
          <w:color w:val="000000"/>
        </w:rPr>
        <w:t>Table S6</w:t>
      </w:r>
      <w:r w:rsidR="009D1E7E">
        <w:rPr>
          <w:color w:val="000000"/>
        </w:rPr>
        <w:t xml:space="preserve">; all raw values are available on our open-access GitHub repository. </w:t>
      </w:r>
    </w:p>
    <w:p w14:paraId="5C5FBFC6" w14:textId="77777777" w:rsidR="00D4579F" w:rsidRDefault="00D4579F" w:rsidP="004721A4">
      <w:pPr>
        <w:contextualSpacing/>
        <w:rPr>
          <w:b/>
          <w:bCs/>
          <w:smallCaps/>
          <w:color w:val="000000"/>
        </w:rPr>
      </w:pPr>
    </w:p>
    <w:p w14:paraId="604CEC5D" w14:textId="77777777" w:rsidR="00B553D4" w:rsidRPr="00B553D4" w:rsidRDefault="00B553D4" w:rsidP="004721A4">
      <w:pPr>
        <w:contextualSpacing/>
        <w:jc w:val="center"/>
        <w:rPr>
          <w:b/>
          <w:bCs/>
          <w:smallCaps/>
        </w:rPr>
      </w:pPr>
      <w:r>
        <w:rPr>
          <w:b/>
          <w:bCs/>
          <w:smallCaps/>
          <w:color w:val="000000"/>
        </w:rPr>
        <w:t>Discussion</w:t>
      </w:r>
    </w:p>
    <w:p w14:paraId="02149909" w14:textId="77777777" w:rsidR="00F83E8D" w:rsidRDefault="00F83E8D" w:rsidP="004721A4">
      <w:pPr>
        <w:contextualSpacing/>
      </w:pPr>
    </w:p>
    <w:p w14:paraId="651E3C1B" w14:textId="77777777" w:rsidR="00B31FDE" w:rsidRDefault="00421AD2" w:rsidP="004721A4">
      <w:pPr>
        <w:ind w:firstLine="720"/>
        <w:contextualSpacing/>
        <w:jc w:val="both"/>
        <w:rPr>
          <w:color w:val="000000"/>
        </w:rPr>
      </w:pPr>
      <w:r>
        <w:rPr>
          <w:color w:val="000000"/>
        </w:rPr>
        <w:t xml:space="preserve">Here, we explore spatial-temporal and seasonal variation in morphological features for three endemic Malagasy bats in the Old World Fruit Bat family, </w:t>
      </w:r>
      <w:proofErr w:type="spellStart"/>
      <w:r>
        <w:rPr>
          <w:color w:val="000000"/>
        </w:rPr>
        <w:t>Pteropodidae</w:t>
      </w:r>
      <w:proofErr w:type="spellEnd"/>
      <w:r>
        <w:rPr>
          <w:color w:val="000000"/>
        </w:rPr>
        <w:t xml:space="preserve">: </w:t>
      </w:r>
      <w:r>
        <w:rPr>
          <w:i/>
          <w:iCs/>
          <w:color w:val="000000"/>
        </w:rPr>
        <w:t xml:space="preserve">P. rufus, E. dupreanum, </w:t>
      </w:r>
      <w:r>
        <w:rPr>
          <w:color w:val="000000"/>
        </w:rPr>
        <w:t xml:space="preserve">and </w:t>
      </w:r>
      <w:r>
        <w:rPr>
          <w:i/>
          <w:iCs/>
          <w:color w:val="000000"/>
        </w:rPr>
        <w:t>R. madagascariensis</w:t>
      </w:r>
      <w:r>
        <w:rPr>
          <w:color w:val="000000"/>
        </w:rPr>
        <w:t xml:space="preserve">. Our work confirms that </w:t>
      </w:r>
      <w:r>
        <w:rPr>
          <w:i/>
          <w:iCs/>
          <w:color w:val="000000"/>
        </w:rPr>
        <w:t xml:space="preserve">P. rufus, E. dupreanum, </w:t>
      </w:r>
      <w:r>
        <w:rPr>
          <w:color w:val="000000"/>
        </w:rPr>
        <w:t xml:space="preserve">and </w:t>
      </w:r>
      <w:r>
        <w:rPr>
          <w:i/>
          <w:iCs/>
          <w:color w:val="000000"/>
        </w:rPr>
        <w:t>R. madagascariensis</w:t>
      </w:r>
      <w:r>
        <w:rPr>
          <w:color w:val="000000"/>
        </w:rPr>
        <w:t xml:space="preserve"> birth in a single annual</w:t>
      </w:r>
      <w:r w:rsidR="000A0FA6">
        <w:rPr>
          <w:color w:val="000000"/>
        </w:rPr>
        <w:t>, species-specific</w:t>
      </w:r>
      <w:r>
        <w:rPr>
          <w:color w:val="000000"/>
        </w:rPr>
        <w:t xml:space="preserve"> pulse</w:t>
      </w:r>
      <w:r w:rsidR="00491D57">
        <w:rPr>
          <w:color w:val="000000"/>
        </w:rPr>
        <w:t xml:space="preserve"> in Madagascar</w:t>
      </w:r>
      <w:r>
        <w:rPr>
          <w:color w:val="000000"/>
        </w:rPr>
        <w:t>,</w:t>
      </w:r>
      <w:r w:rsidR="000A0FA6">
        <w:rPr>
          <w:color w:val="000000"/>
        </w:rPr>
        <w:t xml:space="preserve"> which is</w:t>
      </w:r>
      <w:r>
        <w:rPr>
          <w:color w:val="000000"/>
        </w:rPr>
        <w:t xml:space="preserve"> temporally staggered across the three species</w:t>
      </w:r>
      <w:r w:rsidR="000A0FA6">
        <w:rPr>
          <w:color w:val="000000"/>
        </w:rPr>
        <w:t xml:space="preserve">. In the District of </w:t>
      </w:r>
      <w:proofErr w:type="spellStart"/>
      <w:r w:rsidR="000A0FA6">
        <w:rPr>
          <w:color w:val="000000"/>
        </w:rPr>
        <w:t>Moramanga</w:t>
      </w:r>
      <w:proofErr w:type="spellEnd"/>
      <w:r w:rsidR="000A0FA6">
        <w:rPr>
          <w:color w:val="000000"/>
        </w:rPr>
        <w:t xml:space="preserve"> in Madagascar’s center-east where we conducted the bulk of our field studies,</w:t>
      </w:r>
      <w:r w:rsidR="00375EB2">
        <w:rPr>
          <w:color w:val="000000"/>
        </w:rPr>
        <w:t xml:space="preserve"> the</w:t>
      </w:r>
      <w:r w:rsidR="000A0FA6">
        <w:rPr>
          <w:color w:val="000000"/>
        </w:rPr>
        <w:t xml:space="preserve"> </w:t>
      </w:r>
      <w:r w:rsidR="000A0FA6">
        <w:rPr>
          <w:i/>
          <w:color w:val="000000"/>
        </w:rPr>
        <w:t xml:space="preserve">P. rufus </w:t>
      </w:r>
      <w:r w:rsidR="000A0FA6">
        <w:rPr>
          <w:iCs/>
          <w:color w:val="000000"/>
        </w:rPr>
        <w:t>birth</w:t>
      </w:r>
      <w:r w:rsidR="00375EB2">
        <w:rPr>
          <w:iCs/>
          <w:color w:val="000000"/>
        </w:rPr>
        <w:t xml:space="preserve"> pulse occurred first</w:t>
      </w:r>
      <w:r>
        <w:rPr>
          <w:i/>
          <w:iCs/>
          <w:color w:val="000000"/>
        </w:rPr>
        <w:t xml:space="preserve"> </w:t>
      </w:r>
      <w:r>
        <w:rPr>
          <w:color w:val="000000"/>
        </w:rPr>
        <w:t xml:space="preserve">in </w:t>
      </w:r>
      <w:r w:rsidR="005C3C7D">
        <w:rPr>
          <w:color w:val="000000"/>
        </w:rPr>
        <w:t xml:space="preserve">the months of </w:t>
      </w:r>
      <w:r>
        <w:rPr>
          <w:color w:val="000000"/>
        </w:rPr>
        <w:t xml:space="preserve">September/October, followed by </w:t>
      </w:r>
      <w:r>
        <w:rPr>
          <w:i/>
          <w:iCs/>
          <w:color w:val="000000"/>
        </w:rPr>
        <w:t xml:space="preserve">E. dupreanum </w:t>
      </w:r>
      <w:r>
        <w:rPr>
          <w:color w:val="000000"/>
        </w:rPr>
        <w:t xml:space="preserve">in November, and </w:t>
      </w:r>
      <w:r>
        <w:rPr>
          <w:i/>
          <w:iCs/>
          <w:color w:val="000000"/>
        </w:rPr>
        <w:t xml:space="preserve">R. madagascariensis </w:t>
      </w:r>
      <w:r>
        <w:rPr>
          <w:color w:val="000000"/>
        </w:rPr>
        <w:t>in December</w:t>
      </w:r>
      <w:r w:rsidR="00491D57">
        <w:rPr>
          <w:color w:val="000000"/>
        </w:rPr>
        <w:t xml:space="preserve">. </w:t>
      </w:r>
      <w:r w:rsidR="000A0FA6">
        <w:rPr>
          <w:color w:val="000000"/>
        </w:rPr>
        <w:t>I</w:t>
      </w:r>
      <w:r w:rsidR="00491D57">
        <w:rPr>
          <w:color w:val="000000"/>
        </w:rPr>
        <w:t xml:space="preserve">t is </w:t>
      </w:r>
      <w:r>
        <w:rPr>
          <w:color w:val="000000"/>
        </w:rPr>
        <w:t xml:space="preserve">possible that the timing of this birth pulse </w:t>
      </w:r>
      <w:r w:rsidR="00375EB2">
        <w:rPr>
          <w:color w:val="000000"/>
        </w:rPr>
        <w:t>may</w:t>
      </w:r>
      <w:r w:rsidR="00491D57">
        <w:rPr>
          <w:color w:val="000000"/>
        </w:rPr>
        <w:t xml:space="preserve"> </w:t>
      </w:r>
      <w:r>
        <w:rPr>
          <w:color w:val="000000"/>
        </w:rPr>
        <w:t>var</w:t>
      </w:r>
      <w:r w:rsidR="00491D57">
        <w:rPr>
          <w:color w:val="000000"/>
        </w:rPr>
        <w:t xml:space="preserve">y </w:t>
      </w:r>
      <w:r w:rsidR="00491D57">
        <w:rPr>
          <w:color w:val="000000"/>
        </w:rPr>
        <w:lastRenderedPageBreak/>
        <w:t xml:space="preserve">latitudinally based on climatic differences across </w:t>
      </w:r>
      <w:r w:rsidR="000A0FA6">
        <w:rPr>
          <w:color w:val="000000"/>
        </w:rPr>
        <w:t>the island</w:t>
      </w:r>
      <w:r w:rsidR="00375EB2">
        <w:rPr>
          <w:color w:val="000000"/>
        </w:rPr>
        <w:t xml:space="preserve"> (e.g. occurring earlier in warmer climates or later in cooler regions)</w:t>
      </w:r>
      <w:r w:rsidR="005C3C7D">
        <w:rPr>
          <w:color w:val="000000"/>
        </w:rPr>
        <w:t xml:space="preserve">, though our birth pulse projections align well with previous records of the mating season for </w:t>
      </w:r>
      <w:r w:rsidR="005C3C7D">
        <w:rPr>
          <w:i/>
          <w:iCs/>
          <w:color w:val="000000"/>
        </w:rPr>
        <w:t xml:space="preserve">P. rufus </w:t>
      </w:r>
      <w:r w:rsidR="005C3C7D">
        <w:rPr>
          <w:color w:val="000000"/>
        </w:rPr>
        <w:t xml:space="preserve">in southeastern Madagascar </w:t>
      </w:r>
      <w:r w:rsidR="005C3C7D">
        <w:rPr>
          <w:color w:val="000000"/>
        </w:rPr>
        <w:fldChar w:fldCharType="begin" w:fldLock="1"/>
      </w:r>
      <w:r w:rsidR="005C3C7D">
        <w:rPr>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color w:val="000000"/>
        </w:rPr>
        <w:fldChar w:fldCharType="separate"/>
      </w:r>
      <w:r w:rsidR="005C3C7D" w:rsidRPr="005C3C7D">
        <w:rPr>
          <w:noProof/>
          <w:color w:val="000000"/>
        </w:rPr>
        <w:t>(Long and Racey 2007)</w:t>
      </w:r>
      <w:r w:rsidR="005C3C7D">
        <w:rPr>
          <w:color w:val="000000"/>
        </w:rPr>
        <w:fldChar w:fldCharType="end"/>
      </w:r>
      <w:r w:rsidR="005C3C7D">
        <w:rPr>
          <w:color w:val="000000"/>
        </w:rPr>
        <w:t xml:space="preserve"> and </w:t>
      </w:r>
      <w:r w:rsidR="005C3C7D">
        <w:rPr>
          <w:i/>
          <w:iCs/>
          <w:color w:val="000000"/>
        </w:rPr>
        <w:t xml:space="preserve">R. madagascariensis </w:t>
      </w:r>
      <w:r w:rsidR="005C3C7D">
        <w:rPr>
          <w:color w:val="000000"/>
        </w:rPr>
        <w:t xml:space="preserve">in northwestern Madagascar </w:t>
      </w:r>
      <w:r w:rsidR="005C3C7D">
        <w:rPr>
          <w:color w:val="000000"/>
        </w:rPr>
        <w:fldChar w:fldCharType="begin" w:fldLock="1"/>
      </w:r>
      <w:r w:rsidR="005C3C7D">
        <w:rPr>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color w:val="000000"/>
        </w:rPr>
        <w:fldChar w:fldCharType="separate"/>
      </w:r>
      <w:r w:rsidR="005C3C7D" w:rsidRPr="005C3C7D">
        <w:rPr>
          <w:noProof/>
          <w:color w:val="000000"/>
        </w:rPr>
        <w:t>(Noroalintseheno Lalarivoniaina et al. 2019)</w:t>
      </w:r>
      <w:r w:rsidR="005C3C7D">
        <w:rPr>
          <w:color w:val="000000"/>
        </w:rPr>
        <w:fldChar w:fldCharType="end"/>
      </w:r>
      <w:r w:rsidR="005C3C7D">
        <w:rPr>
          <w:color w:val="000000"/>
        </w:rPr>
        <w:t xml:space="preserve">; to our knowledge, no previous records </w:t>
      </w:r>
      <w:r w:rsidR="00E11995">
        <w:rPr>
          <w:color w:val="000000"/>
        </w:rPr>
        <w:t>defining</w:t>
      </w:r>
      <w:r w:rsidR="005C3C7D">
        <w:rPr>
          <w:color w:val="000000"/>
        </w:rPr>
        <w:t xml:space="preserve"> the reproductive calendar for </w:t>
      </w:r>
      <w:r w:rsidR="005C3C7D">
        <w:rPr>
          <w:i/>
          <w:iCs/>
          <w:color w:val="000000"/>
        </w:rPr>
        <w:t xml:space="preserve">E. dupreanum </w:t>
      </w:r>
      <w:r w:rsidR="005C3C7D">
        <w:rPr>
          <w:color w:val="000000"/>
        </w:rPr>
        <w:t xml:space="preserve">have been published </w:t>
      </w:r>
      <w:r w:rsidR="005C3C7D">
        <w:rPr>
          <w:color w:val="000000"/>
        </w:rPr>
        <w:fldChar w:fldCharType="begin" w:fldLock="1"/>
      </w:r>
      <w:r w:rsidR="005C3C7D">
        <w:rPr>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color w:val="000000"/>
        </w:rPr>
        <w:fldChar w:fldCharType="separate"/>
      </w:r>
      <w:r w:rsidR="005C3C7D" w:rsidRPr="005C3C7D">
        <w:rPr>
          <w:noProof/>
          <w:color w:val="000000"/>
        </w:rPr>
        <w:t>(Shi et al. 2014)</w:t>
      </w:r>
      <w:r w:rsidR="005C3C7D">
        <w:rPr>
          <w:color w:val="000000"/>
        </w:rPr>
        <w:fldChar w:fldCharType="end"/>
      </w:r>
      <w:r w:rsidR="005C3C7D">
        <w:rPr>
          <w:color w:val="000000"/>
        </w:rPr>
        <w:t>. Nonetheless, c</w:t>
      </w:r>
      <w:r w:rsidR="00375EB2">
        <w:rPr>
          <w:color w:val="000000"/>
        </w:rPr>
        <w:t>limat</w:t>
      </w:r>
      <w:r w:rsidR="004A1473">
        <w:rPr>
          <w:color w:val="000000"/>
        </w:rPr>
        <w:t>e</w:t>
      </w:r>
      <w:r w:rsidR="00375EB2">
        <w:rPr>
          <w:color w:val="000000"/>
        </w:rPr>
        <w:t>-related</w:t>
      </w:r>
      <w:r w:rsidR="00491D57">
        <w:rPr>
          <w:color w:val="000000"/>
        </w:rPr>
        <w:t xml:space="preserve"> variation in birth pulse </w:t>
      </w:r>
      <w:r w:rsidR="005342D6">
        <w:rPr>
          <w:color w:val="000000"/>
        </w:rPr>
        <w:t xml:space="preserve">timing </w:t>
      </w:r>
      <w:r w:rsidR="00491D57">
        <w:rPr>
          <w:color w:val="000000"/>
        </w:rPr>
        <w:t>is well-d</w:t>
      </w:r>
      <w:r w:rsidR="00E11995">
        <w:rPr>
          <w:color w:val="000000"/>
        </w:rPr>
        <w:t>escribed</w:t>
      </w:r>
      <w:r w:rsidR="00491D57">
        <w:rPr>
          <w:color w:val="000000"/>
        </w:rPr>
        <w:t xml:space="preserve"> for populations of </w:t>
      </w:r>
      <w:r w:rsidR="00491D57">
        <w:rPr>
          <w:i/>
          <w:iCs/>
          <w:color w:val="000000"/>
        </w:rPr>
        <w:t xml:space="preserve">Eidolon </w:t>
      </w:r>
      <w:proofErr w:type="spellStart"/>
      <w:r w:rsidR="00491D57">
        <w:rPr>
          <w:i/>
          <w:iCs/>
          <w:color w:val="000000"/>
        </w:rPr>
        <w:t>helvum</w:t>
      </w:r>
      <w:proofErr w:type="spellEnd"/>
      <w:r w:rsidR="000A0FA6">
        <w:rPr>
          <w:i/>
          <w:iCs/>
          <w:color w:val="000000"/>
        </w:rPr>
        <w:t xml:space="preserve">, </w:t>
      </w:r>
      <w:r w:rsidR="000A0FA6">
        <w:rPr>
          <w:color w:val="000000"/>
        </w:rPr>
        <w:t xml:space="preserve">which range across </w:t>
      </w:r>
      <w:r w:rsidR="00491D57">
        <w:rPr>
          <w:color w:val="000000"/>
        </w:rPr>
        <w:t xml:space="preserve">the entirety of the African continent </w:t>
      </w:r>
      <w:r w:rsidR="00491D57">
        <w:rPr>
          <w:color w:val="000000"/>
        </w:rPr>
        <w:fldChar w:fldCharType="begin" w:fldLock="1"/>
      </w:r>
      <w:r w:rsidR="00375EB2">
        <w:rPr>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color w:val="000000"/>
        </w:rPr>
        <w:fldChar w:fldCharType="separate"/>
      </w:r>
      <w:r w:rsidR="00491D57" w:rsidRPr="00491D57">
        <w:rPr>
          <w:noProof/>
          <w:color w:val="000000"/>
        </w:rPr>
        <w:t>(Peel et al. 2013, 2017)</w:t>
      </w:r>
      <w:r w:rsidR="00491D57">
        <w:rPr>
          <w:color w:val="000000"/>
        </w:rPr>
        <w:fldChar w:fldCharType="end"/>
      </w:r>
      <w:r w:rsidR="00491D57">
        <w:rPr>
          <w:color w:val="000000"/>
        </w:rPr>
        <w:t xml:space="preserve">. </w:t>
      </w:r>
    </w:p>
    <w:p w14:paraId="6B3F9B4D" w14:textId="2B6B096D" w:rsidR="00421AD2" w:rsidRPr="00491D57" w:rsidRDefault="00827CA7" w:rsidP="004721A4">
      <w:pPr>
        <w:ind w:firstLine="720"/>
        <w:contextualSpacing/>
        <w:jc w:val="both"/>
        <w:rPr>
          <w:color w:val="000000"/>
        </w:rPr>
      </w:pPr>
      <w:r>
        <w:rPr>
          <w:color w:val="000000"/>
        </w:rPr>
        <w:t>Th</w:t>
      </w:r>
      <w:r w:rsidR="0044208C">
        <w:rPr>
          <w:color w:val="000000"/>
        </w:rPr>
        <w:t>is</w:t>
      </w:r>
      <w:r>
        <w:rPr>
          <w:color w:val="000000"/>
        </w:rPr>
        <w:t xml:space="preserve"> birth timing of Malagasy fruit bats likely increases their vulnerability to seasonally-varying population pressures. </w:t>
      </w:r>
      <w:r w:rsidR="0044208C">
        <w:rPr>
          <w:color w:val="000000"/>
        </w:rPr>
        <w:t>In particular, f</w:t>
      </w:r>
      <w:r w:rsidR="00375EB2">
        <w:rPr>
          <w:color w:val="000000"/>
        </w:rPr>
        <w:t xml:space="preserve">ruit bats are legally </w:t>
      </w:r>
      <w:r w:rsidR="005342D6">
        <w:rPr>
          <w:color w:val="000000"/>
        </w:rPr>
        <w:t xml:space="preserve">hunted </w:t>
      </w:r>
      <w:r w:rsidR="00375EB2">
        <w:rPr>
          <w:color w:val="000000"/>
        </w:rPr>
        <w:t>during th</w:t>
      </w:r>
      <w:r w:rsidR="005342D6">
        <w:rPr>
          <w:color w:val="000000"/>
        </w:rPr>
        <w:t>e</w:t>
      </w:r>
      <w:r w:rsidR="00375EB2">
        <w:rPr>
          <w:color w:val="000000"/>
        </w:rPr>
        <w:t xml:space="preserve"> Malagasy winter </w:t>
      </w:r>
      <w:r w:rsidR="00375EB2" w:rsidRPr="00375EB2">
        <w:rPr>
          <w:rFonts w:ascii="Calibri" w:hAnsi="Calibri" w:cs="Calibri"/>
          <w:color w:val="000000"/>
        </w:rPr>
        <w:t>﻿</w:t>
      </w:r>
      <w:r w:rsidR="00375EB2" w:rsidRPr="00375EB2">
        <w:rPr>
          <w:color w:val="000000"/>
        </w:rPr>
        <w:t xml:space="preserve">(1 May – 1 September), </w:t>
      </w:r>
      <w:r w:rsidR="005342D6">
        <w:rPr>
          <w:color w:val="000000"/>
        </w:rPr>
        <w:t xml:space="preserve">which overlaps the gestation period observed here for all three species, but most significantly for </w:t>
      </w:r>
      <w:r w:rsidR="005342D6">
        <w:rPr>
          <w:i/>
          <w:iCs/>
          <w:color w:val="000000"/>
        </w:rPr>
        <w:t xml:space="preserve">P. rufus, </w:t>
      </w:r>
      <w:r w:rsidR="005342D6">
        <w:rPr>
          <w:color w:val="000000"/>
        </w:rPr>
        <w:t xml:space="preserve">a species already known to be experiencing severe population declines due to anthropogenic threats </w:t>
      </w:r>
      <w:r w:rsidR="005342D6">
        <w:rPr>
          <w:color w:val="000000"/>
        </w:rPr>
        <w:fldChar w:fldCharType="begin" w:fldLock="1"/>
      </w:r>
      <w:r w:rsidR="005C3C7D">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color w:val="000000"/>
        </w:rPr>
        <w:fldChar w:fldCharType="separate"/>
      </w:r>
      <w:r w:rsidR="005342D6" w:rsidRPr="005342D6">
        <w:rPr>
          <w:noProof/>
          <w:color w:val="000000"/>
        </w:rPr>
        <w:t>(Golden et al. 2014; Brook et al. 2019a)</w:t>
      </w:r>
      <w:r w:rsidR="005342D6">
        <w:rPr>
          <w:color w:val="000000"/>
        </w:rPr>
        <w:fldChar w:fldCharType="end"/>
      </w:r>
      <w:r w:rsidR="005342D6">
        <w:rPr>
          <w:color w:val="000000"/>
        </w:rPr>
        <w:t>.</w:t>
      </w:r>
      <w:r w:rsidR="00375EB2">
        <w:rPr>
          <w:color w:val="000000"/>
        </w:rPr>
        <w:t xml:space="preserve"> </w:t>
      </w:r>
      <w:r w:rsidR="00E11995">
        <w:rPr>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color w:val="000000"/>
        </w:rPr>
        <w:fldChar w:fldCharType="begin" w:fldLock="1"/>
      </w:r>
      <w:r w:rsidR="00E11995">
        <w:rPr>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color w:val="000000"/>
        </w:rPr>
        <w:fldChar w:fldCharType="separate"/>
      </w:r>
      <w:r w:rsidR="00E11995" w:rsidRPr="00E11995">
        <w:rPr>
          <w:noProof/>
          <w:color w:val="000000"/>
        </w:rPr>
        <w:t>(Wright et al. 2005)</w:t>
      </w:r>
      <w:r w:rsidR="00E11995">
        <w:rPr>
          <w:color w:val="000000"/>
        </w:rPr>
        <w:fldChar w:fldCharType="end"/>
      </w:r>
      <w:r w:rsidR="00E11995">
        <w:rPr>
          <w:color w:val="000000"/>
        </w:rPr>
        <w:t>.</w:t>
      </w:r>
      <w:r w:rsidR="00031178">
        <w:rPr>
          <w:color w:val="000000"/>
        </w:rPr>
        <w:t xml:space="preserve"> As a result, Malagasy fruit bat population viability will likely be sensitive to future shifts in fruiting phenology, which are predicted to accompany changing climates </w:t>
      </w:r>
      <w:r w:rsidR="00031178">
        <w:rPr>
          <w:color w:val="000000"/>
        </w:rPr>
        <w:fldChar w:fldCharType="begin" w:fldLock="1"/>
      </w:r>
      <w:r w:rsidR="00970555">
        <w:rPr>
          <w:color w:val="000000"/>
        </w:rPr>
        <w:instrText>ADDIN CSL_CITATION {"citationItems":[{"id":"ITEM-1","itemData":{"DOI":"10.1111/btp.12564","ISSN":"17447429","abstract":"As the influence of climate change on tropical forests becomes apparent, more studies are needed to understand how changes in climatic variables such as rainfall are likely to affect tree phenology. Using a twelve-year dataset (2005–2016), we studied the impact of seasonal rainfall patterns on the fruiting phenology of 69 tree species in the rain forest of southeastern Madagascar. We found that average annual rainfall in this region has increased by &gt;800 mm (23%) during this period relative to that recorded for the previous 40 years and was highly variable both within and between years. Higher monthly measures of fruiting richness and the intensity of fruiting in our sample community were associated with significantly higher levels of rainfall. We also found that less rainfall during the dry season, but not the wet season, was associated with a significant shift toward later timing of peak richness and peak intensity of fruiting in the subsequent 12 months; however, this pattern was driven primarily by an extreme drought event that occurred during the study period. Longer time scales of phenology data are needed to see whether this pattern is consistent. Madagascar is expected to experience more extremes in rainfall and drought with increasing climate change. Thus, the linkages between variable precipitation and the fruiting phenology of forest trees will have important consequences for understanding plant reproduction and the ability of Madagascar's wildlife to cope with a changing climate.","author":[{"dropping-particle":"","family":"Dunham","given":"Amy E.","non-dropping-particle":"","parse-names":false,"suffix":""},{"dropping-particle":"","family":"Razafindratsima","given":"Onja H.","non-dropping-particle":"","parse-names":false,"suffix":""},{"dropping-particle":"","family":"Rakotonirina","given":"Paul","non-dropping-particle":"","parse-names":false,"suffix":""},{"dropping-particle":"","family":"Wright","given":"Patricia C.","non-dropping-particle":"","parse-names":false,"suffix":""}],"container-title":"Biotropica","id":"ITEM-1","issue":"3","issued":{"date-parts":[["2018"]]},"page":"396-404","title":"Fruiting phenology is linked to rainfall variability in a tropical rain forest","type":"article-journal","volume":"50"},"uris":["http://www.mendeley.com/documents/?uuid=d2051502-3a4e-442e-ae00-53c23f2fffd3"]}],"mendeley":{"formattedCitation":"(Dunham et al. 2018)","plainTextFormattedCitation":"(Dunham et al. 2018)","previouslyFormattedCitation":"(Dunham et al. 2018)"},"properties":{"noteIndex":0},"schema":"https://github.com/citation-style-language/schema/raw/master/csl-citation.json"}</w:instrText>
      </w:r>
      <w:r w:rsidR="00031178">
        <w:rPr>
          <w:color w:val="000000"/>
        </w:rPr>
        <w:fldChar w:fldCharType="separate"/>
      </w:r>
      <w:r w:rsidR="00031178" w:rsidRPr="00031178">
        <w:rPr>
          <w:noProof/>
          <w:color w:val="000000"/>
        </w:rPr>
        <w:t>(Dunham et al. 2018)</w:t>
      </w:r>
      <w:r w:rsidR="00031178">
        <w:rPr>
          <w:color w:val="000000"/>
        </w:rPr>
        <w:fldChar w:fldCharType="end"/>
      </w:r>
      <w:r w:rsidR="00031178">
        <w:rPr>
          <w:color w:val="000000"/>
        </w:rPr>
        <w:t>. Importantly, our study quantifies life history traits needed to assess population viability for these species into the future</w:t>
      </w:r>
      <w:r w:rsidR="00970555">
        <w:rPr>
          <w:color w:val="000000"/>
        </w:rPr>
        <w:t xml:space="preserve"> </w:t>
      </w:r>
      <w:r w:rsidR="00970555">
        <w:rPr>
          <w:color w:val="000000"/>
        </w:rPr>
        <w:fldChar w:fldCharType="begin" w:fldLock="1"/>
      </w:r>
      <w:r w:rsidR="00970555">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author":[{"dropping-particle":"","family":"Dobson","given":"Andrew P.","non-dropping-particle":"","parse-names":false,"suffix":""},{"dropping-particle":"","family":"Lyles","given":"Anna Marie","non-dropping-particle":"","parse-names":false,"suffix":""}],"container-title":"Conservation Biology","id":"ITEM-2","issue":"4","issued":{"date-parts":[["1989"]]},"page":"362-380","title":"The population dynamics and conservation of primate populations","type":"article-journal","volume":"3"},"uris":["http://www.mendeley.com/documents/?uuid=0561250c-fa00-49db-b766-de6c04e19da8"]}],"mendeley":{"formattedCitation":"(Dobson and Lyles 1989; Brook et al. 2019a)","plainTextFormattedCitation":"(Dobson and Lyles 1989; Brook et al. 2019a)","previouslyFormattedCitation":"(Dobson and Lyles 1989; Brook et al. 2019a)"},"properties":{"noteIndex":0},"schema":"https://github.com/citation-style-language/schema/raw/master/csl-citation.json"}</w:instrText>
      </w:r>
      <w:r w:rsidR="00970555">
        <w:rPr>
          <w:color w:val="000000"/>
        </w:rPr>
        <w:fldChar w:fldCharType="separate"/>
      </w:r>
      <w:r w:rsidR="00970555" w:rsidRPr="00970555">
        <w:rPr>
          <w:noProof/>
          <w:color w:val="000000"/>
        </w:rPr>
        <w:t>(Dobson and Lyles 1989; Brook et al. 2019a)</w:t>
      </w:r>
      <w:r w:rsidR="00970555">
        <w:rPr>
          <w:color w:val="000000"/>
        </w:rPr>
        <w:fldChar w:fldCharType="end"/>
      </w:r>
      <w:r w:rsidR="00970555">
        <w:rPr>
          <w:color w:val="000000"/>
        </w:rPr>
        <w:t>.</w:t>
      </w:r>
    </w:p>
    <w:p w14:paraId="0235B930" w14:textId="093BFDB8" w:rsidR="00AC4629" w:rsidRDefault="00061496" w:rsidP="004721A4">
      <w:pPr>
        <w:ind w:firstLine="720"/>
        <w:contextualSpacing/>
        <w:jc w:val="both"/>
        <w:rPr>
          <w:color w:val="000000"/>
        </w:rPr>
      </w:pPr>
      <w:r>
        <w:rPr>
          <w:color w:val="000000"/>
        </w:rPr>
        <w:t>In Madagascar, seasonally-staggered birth pulses across the three fruit bat species could support the persistence of multi-species pathogens, such as bat-borne coronaviruses, which frequently transmit and recombine amongst</w:t>
      </w:r>
      <w:r w:rsidR="00D91BD2">
        <w:rPr>
          <w:color w:val="000000"/>
        </w:rPr>
        <w:t xml:space="preserve"> different species of</w:t>
      </w:r>
      <w:r>
        <w:rPr>
          <w:color w:val="000000"/>
        </w:rPr>
        <w:t xml:space="preserve"> bats</w:t>
      </w:r>
      <w:r w:rsidR="00375C9F">
        <w:rPr>
          <w:color w:val="000000"/>
        </w:rPr>
        <w:t xml:space="preserve"> </w:t>
      </w:r>
      <w:r w:rsidR="009F56A2">
        <w:rPr>
          <w:color w:val="000000"/>
        </w:rPr>
        <w:t>that c</w:t>
      </w:r>
      <w:r w:rsidR="00375C9F">
        <w:rPr>
          <w:color w:val="000000"/>
        </w:rPr>
        <w:t xml:space="preserve">o-roost in the same caves </w:t>
      </w:r>
      <w:r w:rsidR="00375C9F">
        <w:rPr>
          <w:color w:val="000000"/>
        </w:rPr>
        <w:fldChar w:fldCharType="begin" w:fldLock="1"/>
      </w:r>
      <w:r w:rsidR="00375C9F">
        <w:rPr>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color w:val="000000"/>
        </w:rPr>
        <w:fldChar w:fldCharType="separate"/>
      </w:r>
      <w:r w:rsidR="00375C9F" w:rsidRPr="00375C9F">
        <w:rPr>
          <w:noProof/>
          <w:color w:val="000000"/>
        </w:rPr>
        <w:t>(Hu et al. 2017)</w:t>
      </w:r>
      <w:r w:rsidR="00375C9F">
        <w:rPr>
          <w:color w:val="000000"/>
        </w:rPr>
        <w:fldChar w:fldCharType="end"/>
      </w:r>
      <w:r w:rsidR="00375C9F">
        <w:rPr>
          <w:color w:val="000000"/>
        </w:rPr>
        <w:t xml:space="preserve">. Among Malagasy pteropodids, </w:t>
      </w:r>
      <w:r w:rsidR="00375C9F">
        <w:rPr>
          <w:i/>
          <w:iCs/>
          <w:color w:val="000000"/>
        </w:rPr>
        <w:t xml:space="preserve">E. dupreanum </w:t>
      </w:r>
      <w:r w:rsidR="00375C9F">
        <w:rPr>
          <w:color w:val="000000"/>
        </w:rPr>
        <w:t xml:space="preserve">and </w:t>
      </w:r>
      <w:r w:rsidR="00375C9F">
        <w:rPr>
          <w:i/>
          <w:iCs/>
          <w:color w:val="000000"/>
        </w:rPr>
        <w:t xml:space="preserve">R. madagascariensis </w:t>
      </w:r>
      <w:r w:rsidR="00375C9F">
        <w:rPr>
          <w:color w:val="000000"/>
        </w:rPr>
        <w:t xml:space="preserve">are known to share cave roosts, sometimes with insectivorous bats, while </w:t>
      </w:r>
      <w:r w:rsidR="00375C9F">
        <w:rPr>
          <w:i/>
          <w:iCs/>
          <w:color w:val="000000"/>
        </w:rPr>
        <w:t xml:space="preserve">P. rufus </w:t>
      </w:r>
      <w:r w:rsidR="009F56A2">
        <w:rPr>
          <w:color w:val="000000"/>
        </w:rPr>
        <w:t xml:space="preserve">inhabits single-species arboreal </w:t>
      </w:r>
      <w:r w:rsidR="00375C9F">
        <w:rPr>
          <w:color w:val="000000"/>
        </w:rPr>
        <w:t xml:space="preserve">roosts </w:t>
      </w:r>
      <w:r w:rsidR="00375C9F">
        <w:rPr>
          <w:color w:val="000000"/>
        </w:rPr>
        <w:fldChar w:fldCharType="begin" w:fldLock="1"/>
      </w:r>
      <w:r w:rsidR="00375C9F">
        <w:rPr>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color w:val="000000"/>
        </w:rPr>
        <w:fldChar w:fldCharType="separate"/>
      </w:r>
      <w:r w:rsidR="00375C9F" w:rsidRPr="00375C9F">
        <w:rPr>
          <w:noProof/>
          <w:color w:val="000000"/>
        </w:rPr>
        <w:t>(MacKinnon et al. 2003)</w:t>
      </w:r>
      <w:r w:rsidR="00375C9F">
        <w:rPr>
          <w:color w:val="000000"/>
        </w:rPr>
        <w:fldChar w:fldCharType="end"/>
      </w:r>
      <w:r w:rsidR="009F56A2">
        <w:rPr>
          <w:color w:val="000000"/>
        </w:rPr>
        <w:t xml:space="preserve">. Previous work suggests that sympatric cave-roosting likely plays a role in pathogen-sharing of diverse paramyxoviruses among Malagasy bats </w:t>
      </w:r>
      <w:r w:rsidR="009F56A2">
        <w:rPr>
          <w:color w:val="000000"/>
        </w:rPr>
        <w:fldChar w:fldCharType="begin" w:fldLock="1"/>
      </w:r>
      <w:r w:rsidR="009F56A2">
        <w:rPr>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color w:val="000000"/>
        </w:rPr>
        <w:fldChar w:fldCharType="separate"/>
      </w:r>
      <w:r w:rsidR="009F56A2" w:rsidRPr="009F56A2">
        <w:rPr>
          <w:noProof/>
          <w:color w:val="000000"/>
        </w:rPr>
        <w:t>(Mélade et al. 2016)</w:t>
      </w:r>
      <w:r w:rsidR="009F56A2">
        <w:rPr>
          <w:color w:val="000000"/>
        </w:rPr>
        <w:fldChar w:fldCharType="end"/>
      </w:r>
      <w:r w:rsidR="009F56A2">
        <w:rPr>
          <w:color w:val="000000"/>
        </w:rPr>
        <w:t>, but</w:t>
      </w:r>
      <w:r w:rsidR="00375C9F">
        <w:rPr>
          <w:color w:val="000000"/>
        </w:rPr>
        <w:t xml:space="preserve"> considerable evidence </w:t>
      </w:r>
      <w:r w:rsidR="009F56A2">
        <w:rPr>
          <w:color w:val="000000"/>
        </w:rPr>
        <w:t xml:space="preserve">also </w:t>
      </w:r>
      <w:r w:rsidR="00375C9F">
        <w:rPr>
          <w:color w:val="000000"/>
        </w:rPr>
        <w:t>supports a largely single</w:t>
      </w:r>
      <w:r w:rsidR="004A1473">
        <w:rPr>
          <w:color w:val="000000"/>
        </w:rPr>
        <w:t>-</w:t>
      </w:r>
      <w:r w:rsidR="00AC4629">
        <w:rPr>
          <w:color w:val="000000"/>
        </w:rPr>
        <w:t>host-</w:t>
      </w:r>
      <w:r w:rsidR="00375C9F">
        <w:rPr>
          <w:color w:val="000000"/>
        </w:rPr>
        <w:t xml:space="preserve">species-to-single-pathogen relationship for </w:t>
      </w:r>
      <w:r w:rsidR="009F56A2">
        <w:rPr>
          <w:color w:val="000000"/>
        </w:rPr>
        <w:t xml:space="preserve">many other </w:t>
      </w:r>
      <w:r w:rsidR="00375C9F">
        <w:rPr>
          <w:color w:val="000000"/>
        </w:rPr>
        <w:t>bat-borne infections, including those</w:t>
      </w:r>
      <w:r w:rsidR="009F56A2">
        <w:rPr>
          <w:color w:val="000000"/>
        </w:rPr>
        <w:t xml:space="preserve"> described</w:t>
      </w:r>
      <w:r w:rsidR="00375C9F">
        <w:rPr>
          <w:color w:val="000000"/>
        </w:rPr>
        <w:t xml:space="preserve"> in Madagascar </w:t>
      </w:r>
      <w:r w:rsidR="00375C9F">
        <w:rPr>
          <w:color w:val="000000"/>
        </w:rPr>
        <w:fldChar w:fldCharType="begin" w:fldLock="1"/>
      </w:r>
      <w:r w:rsidR="00AC4629">
        <w:rPr>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color w:val="000000"/>
        </w:rPr>
        <w:fldChar w:fldCharType="separate"/>
      </w:r>
      <w:r w:rsidR="009F56A2" w:rsidRPr="009F56A2">
        <w:rPr>
          <w:noProof/>
          <w:color w:val="000000"/>
        </w:rPr>
        <w:t>(Ng et al. 2015; Lagadec et al. 2016; Brook et al. 2019b; Joffrin et al. 2019)</w:t>
      </w:r>
      <w:r w:rsidR="00375C9F">
        <w:rPr>
          <w:color w:val="000000"/>
        </w:rPr>
        <w:fldChar w:fldCharType="end"/>
      </w:r>
      <w:r w:rsidR="009F56A2">
        <w:rPr>
          <w:color w:val="000000"/>
        </w:rPr>
        <w:t xml:space="preserve">. It is likely that diverse inter- and intra-species </w:t>
      </w:r>
      <w:r w:rsidR="00AC4629">
        <w:rPr>
          <w:color w:val="000000"/>
        </w:rPr>
        <w:t>dynamics underpin</w:t>
      </w:r>
      <w:r w:rsidR="009F56A2">
        <w:rPr>
          <w:color w:val="000000"/>
        </w:rPr>
        <w:t xml:space="preserve"> the </w:t>
      </w:r>
      <w:r w:rsidR="00AC4629">
        <w:rPr>
          <w:color w:val="000000"/>
        </w:rPr>
        <w:t xml:space="preserve">population-level persistence </w:t>
      </w:r>
      <w:r w:rsidR="009F56A2">
        <w:rPr>
          <w:color w:val="000000"/>
        </w:rPr>
        <w:t>of</w:t>
      </w:r>
      <w:r w:rsidR="00AC4629">
        <w:rPr>
          <w:color w:val="000000"/>
        </w:rPr>
        <w:t xml:space="preserve"> different pathogen types. </w:t>
      </w:r>
    </w:p>
    <w:p w14:paraId="620E1351" w14:textId="793A5FD7" w:rsidR="00AC4629" w:rsidRDefault="00AC4629" w:rsidP="004721A4">
      <w:pPr>
        <w:ind w:firstLine="720"/>
        <w:contextualSpacing/>
        <w:jc w:val="both"/>
        <w:rPr>
          <w:color w:val="000000"/>
        </w:rPr>
      </w:pPr>
      <w:r>
        <w:rPr>
          <w:color w:val="000000"/>
        </w:rPr>
        <w:t>Because the dynamics of pathogen shedding and zoonotic spillover have been linked to reproductive and nutritional calendar</w:t>
      </w:r>
      <w:r w:rsidR="00D91BD2">
        <w:rPr>
          <w:color w:val="000000"/>
        </w:rPr>
        <w:t>s</w:t>
      </w:r>
      <w:r>
        <w:rPr>
          <w:color w:val="000000"/>
        </w:rPr>
        <w:t xml:space="preserve"> across </w:t>
      </w:r>
      <w:r w:rsidR="00BF2C08">
        <w:rPr>
          <w:color w:val="000000"/>
        </w:rPr>
        <w:t xml:space="preserve">several </w:t>
      </w:r>
      <w:r>
        <w:rPr>
          <w:color w:val="000000"/>
        </w:rPr>
        <w:t xml:space="preserve">bat-virus systems </w:t>
      </w:r>
      <w:r>
        <w:rPr>
          <w:color w:val="000000"/>
        </w:rPr>
        <w:fldChar w:fldCharType="begin" w:fldLock="1"/>
      </w:r>
      <w:r w:rsidR="006C1C87">
        <w:rPr>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color w:val="000000"/>
        </w:rPr>
        <w:fldChar w:fldCharType="separate"/>
      </w:r>
      <w:r w:rsidRPr="00AC4629">
        <w:rPr>
          <w:noProof/>
          <w:color w:val="000000"/>
        </w:rPr>
        <w:t>(Plowright et al. 2008; Amman et al. 2012; Schmidt et al. 2017; Brook et al. 2019b)</w:t>
      </w:r>
      <w:r>
        <w:rPr>
          <w:color w:val="000000"/>
        </w:rPr>
        <w:fldChar w:fldCharType="end"/>
      </w:r>
      <w:r>
        <w:rPr>
          <w:color w:val="000000"/>
        </w:rPr>
        <w:t xml:space="preserve">, documentation of seasonal variation in bat body condition and nutrition </w:t>
      </w:r>
      <w:r w:rsidR="00BF2C08">
        <w:rPr>
          <w:color w:val="000000"/>
        </w:rPr>
        <w:t xml:space="preserve">also </w:t>
      </w:r>
      <w:r>
        <w:rPr>
          <w:color w:val="000000"/>
        </w:rPr>
        <w:t>has important implications for understanding immun</w:t>
      </w:r>
      <w:r w:rsidR="00BF2C08">
        <w:rPr>
          <w:color w:val="000000"/>
        </w:rPr>
        <w:t xml:space="preserve">ity and pathogen maintenance. We here highlight </w:t>
      </w:r>
      <w:r w:rsidR="004A1473">
        <w:rPr>
          <w:color w:val="000000"/>
        </w:rPr>
        <w:t>significant seasonal</w:t>
      </w:r>
      <w:r w:rsidR="00304877">
        <w:rPr>
          <w:color w:val="000000"/>
        </w:rPr>
        <w:t xml:space="preserve"> changes observed </w:t>
      </w:r>
      <w:r w:rsidR="004A1473">
        <w:rPr>
          <w:color w:val="000000"/>
        </w:rPr>
        <w:t>in body condition</w:t>
      </w:r>
      <w:r w:rsidR="00304877">
        <w:rPr>
          <w:color w:val="000000"/>
        </w:rPr>
        <w:t xml:space="preserve"> for Malagasy fruit bats</w:t>
      </w:r>
      <w:r w:rsidR="004A1473">
        <w:rPr>
          <w:color w:val="000000"/>
        </w:rPr>
        <w:t>, largely modulated by reproduction for females and corresponding more closely to the nutritional calendar for males</w:t>
      </w:r>
      <w:r w:rsidR="00304877">
        <w:rPr>
          <w:color w:val="000000"/>
        </w:rPr>
        <w:t>. Additional research elucidating seasonal and cross-species variation in fruit bat diet—and its impact on bat health—would do much to elucidate the observed discrepancy in the timing of the seasonal mass:</w:t>
      </w:r>
      <w:r w:rsidR="00970555">
        <w:rPr>
          <w:color w:val="000000"/>
        </w:rPr>
        <w:t xml:space="preserve"> </w:t>
      </w:r>
      <w:r w:rsidR="00304877">
        <w:rPr>
          <w:color w:val="000000"/>
        </w:rPr>
        <w:t xml:space="preserve">forearm deficit for in </w:t>
      </w:r>
      <w:r w:rsidR="00304877">
        <w:rPr>
          <w:i/>
          <w:iCs/>
          <w:color w:val="000000"/>
        </w:rPr>
        <w:t xml:space="preserve">E. dupreanum </w:t>
      </w:r>
      <w:r w:rsidR="00304877">
        <w:rPr>
          <w:color w:val="000000"/>
        </w:rPr>
        <w:t>(June-July)</w:t>
      </w:r>
      <w:r w:rsidR="00304877">
        <w:rPr>
          <w:i/>
          <w:iCs/>
          <w:color w:val="000000"/>
        </w:rPr>
        <w:t xml:space="preserve"> </w:t>
      </w:r>
      <w:r w:rsidR="00304877">
        <w:rPr>
          <w:color w:val="000000"/>
        </w:rPr>
        <w:t>vs.</w:t>
      </w:r>
      <w:r w:rsidR="00304877">
        <w:rPr>
          <w:i/>
          <w:iCs/>
          <w:color w:val="000000"/>
        </w:rPr>
        <w:t xml:space="preserve"> P. rufus</w:t>
      </w:r>
      <w:r w:rsidR="00304877">
        <w:rPr>
          <w:color w:val="000000"/>
        </w:rPr>
        <w:t xml:space="preserve"> (September) males. No seasonal pattern was found for male </w:t>
      </w:r>
      <w:r w:rsidR="00304877">
        <w:rPr>
          <w:i/>
          <w:iCs/>
          <w:color w:val="000000"/>
        </w:rPr>
        <w:t xml:space="preserve">R. madagascariensis </w:t>
      </w:r>
      <w:r w:rsidR="00304877">
        <w:rPr>
          <w:color w:val="000000"/>
        </w:rPr>
        <w:t xml:space="preserve">bats in our dataset, which could result from a lack of statistical power to </w:t>
      </w:r>
      <w:r w:rsidR="006C1C87">
        <w:rPr>
          <w:color w:val="000000"/>
        </w:rPr>
        <w:t>identify difference</w:t>
      </w:r>
      <w:r w:rsidR="00D91BD2">
        <w:rPr>
          <w:color w:val="000000"/>
        </w:rPr>
        <w:t>s</w:t>
      </w:r>
      <w:r w:rsidR="006C1C87">
        <w:rPr>
          <w:color w:val="000000"/>
        </w:rPr>
        <w:t xml:space="preserve"> </w:t>
      </w:r>
      <w:r w:rsidR="00304877">
        <w:rPr>
          <w:color w:val="000000"/>
        </w:rPr>
        <w:t xml:space="preserve">across a smaller body size range for this species, or which may signify perpetually abundant food resources for this species in the </w:t>
      </w:r>
      <w:proofErr w:type="spellStart"/>
      <w:r w:rsidR="00304877">
        <w:rPr>
          <w:color w:val="000000"/>
        </w:rPr>
        <w:t>Moramanga</w:t>
      </w:r>
      <w:proofErr w:type="spellEnd"/>
      <w:r w:rsidR="00304877">
        <w:rPr>
          <w:color w:val="000000"/>
        </w:rPr>
        <w:t xml:space="preserve"> </w:t>
      </w:r>
      <w:r w:rsidR="006C1C87">
        <w:rPr>
          <w:color w:val="000000"/>
        </w:rPr>
        <w:t>District</w:t>
      </w:r>
      <w:r w:rsidR="00304877">
        <w:rPr>
          <w:color w:val="000000"/>
        </w:rPr>
        <w:t>.</w:t>
      </w:r>
    </w:p>
    <w:p w14:paraId="128F915D" w14:textId="3C9261A4" w:rsidR="005472C0" w:rsidRDefault="00304877" w:rsidP="004721A4">
      <w:pPr>
        <w:ind w:firstLine="720"/>
        <w:contextualSpacing/>
        <w:jc w:val="both"/>
        <w:rPr>
          <w:color w:val="000000"/>
        </w:rPr>
      </w:pPr>
      <w:r w:rsidRPr="00970555">
        <w:rPr>
          <w:color w:val="FF0000"/>
        </w:rPr>
        <w:lastRenderedPageBreak/>
        <w:t xml:space="preserve">Beyond the </w:t>
      </w:r>
      <w:r w:rsidR="006C1C87" w:rsidRPr="00970555">
        <w:rPr>
          <w:color w:val="FF0000"/>
        </w:rPr>
        <w:t xml:space="preserve">observed </w:t>
      </w:r>
      <w:r w:rsidRPr="00970555">
        <w:rPr>
          <w:color w:val="FF0000"/>
        </w:rPr>
        <w:t xml:space="preserve">seasonality </w:t>
      </w:r>
      <w:r w:rsidR="006C1C87" w:rsidRPr="00970555">
        <w:rPr>
          <w:color w:val="FF0000"/>
        </w:rPr>
        <w:t xml:space="preserve">in body </w:t>
      </w:r>
      <w:proofErr w:type="spellStart"/>
      <w:r w:rsidR="006C1C87" w:rsidRPr="00970555">
        <w:rPr>
          <w:color w:val="FF0000"/>
        </w:rPr>
        <w:t>mass:forearm</w:t>
      </w:r>
      <w:proofErr w:type="spellEnd"/>
      <w:r w:rsidR="00DC6B49" w:rsidRPr="00970555">
        <w:rPr>
          <w:color w:val="FF0000"/>
        </w:rPr>
        <w:t xml:space="preserve"> residual,</w:t>
      </w:r>
      <w:r w:rsidR="006C1C87" w:rsidRPr="00970555">
        <w:rPr>
          <w:color w:val="FF0000"/>
        </w:rPr>
        <w:t xml:space="preserve"> which tracked reproduction for females and nutrition for males</w:t>
      </w:r>
      <w:r w:rsidRPr="00970555">
        <w:rPr>
          <w:color w:val="FF0000"/>
        </w:rPr>
        <w:t xml:space="preserve">, we </w:t>
      </w:r>
      <w:r w:rsidR="006C1C87" w:rsidRPr="00970555">
        <w:rPr>
          <w:color w:val="FF0000"/>
        </w:rPr>
        <w:t>documented</w:t>
      </w:r>
      <w:r w:rsidRPr="00970555">
        <w:rPr>
          <w:color w:val="FF0000"/>
        </w:rPr>
        <w:t xml:space="preserve"> little significant sexual dimorphism in morphological traits for Malagasy fruit bat species</w:t>
      </w:r>
      <w:r w:rsidR="00DC6B49" w:rsidRPr="00970555">
        <w:rPr>
          <w:color w:val="FF0000"/>
        </w:rPr>
        <w:t>—</w:t>
      </w:r>
      <w:r w:rsidRPr="00970555">
        <w:rPr>
          <w:color w:val="FF0000"/>
        </w:rPr>
        <w:t xml:space="preserve">a pattern which our literature search indicated was consistent with that exhibited by pteropodids more </w:t>
      </w:r>
      <w:r w:rsidR="006C1C87" w:rsidRPr="00970555">
        <w:rPr>
          <w:color w:val="FF0000"/>
        </w:rPr>
        <w:t xml:space="preserve">generally. We did uncover some slight evidence of larger forearm and tibia lengths in female vs. male adult </w:t>
      </w:r>
      <w:r w:rsidR="006C1C87" w:rsidRPr="00970555">
        <w:rPr>
          <w:i/>
          <w:iCs/>
          <w:color w:val="FF0000"/>
        </w:rPr>
        <w:t xml:space="preserve">P. rufus </w:t>
      </w:r>
      <w:r w:rsidR="006C1C87" w:rsidRPr="00970555">
        <w:rPr>
          <w:color w:val="FF0000"/>
        </w:rPr>
        <w:t xml:space="preserve">and </w:t>
      </w:r>
      <w:r w:rsidR="006C1C87" w:rsidRPr="00970555">
        <w:rPr>
          <w:i/>
          <w:iCs/>
          <w:color w:val="FF0000"/>
        </w:rPr>
        <w:t>E. dupreanum</w:t>
      </w:r>
      <w:r w:rsidR="006C1C87" w:rsidRPr="00970555">
        <w:rPr>
          <w:color w:val="FF0000"/>
        </w:rPr>
        <w:t>, but further research is needed to determine whether these patterns hold across the entire Madagascar range</w:t>
      </w:r>
      <w:r w:rsidR="00DC6B49" w:rsidRPr="00970555">
        <w:rPr>
          <w:color w:val="FF0000"/>
        </w:rPr>
        <w:t xml:space="preserve">, as previous work indicates that sexual dimorphism in pteropodids in other systems can vary with latitude </w:t>
      </w:r>
      <w:r w:rsidR="00DC6B49" w:rsidRPr="00970555">
        <w:rPr>
          <w:color w:val="FF0000"/>
        </w:rPr>
        <w:fldChar w:fldCharType="begin" w:fldLock="1"/>
      </w:r>
      <w:r w:rsidR="008C428D" w:rsidRPr="00970555">
        <w:rPr>
          <w:color w:val="FF0000"/>
        </w:rPr>
        <w:instrText>ADDIN CSL_CITATION {"citationItems":[{"id":"ITEM-1","itemData":{"DOI":"10.1006/bijl.2000.0482","ISSN":"00244066","abstract":"Geographic variation in body size and sexual dimorphism of the short-nosed fruit bat (Cynopterus sphinx) was investigated in peninsular India. Bats were sampled at 12 localities along a 1200km latitudinal transect that paralleled the eastern flanks of the Western Ghats. The geographic pattern of variation in external morphology of C. sphinx conforms to the predictions of Bergmann's Rule, as indicated by a steep, monotonic cline of increasing body size from south to north. This study represents one of the first conclusively documented examples of Bergmann's Rule in a tropical mammal and confirms that latitudinal clines in body size are not exclusively restricted to temperate zone homeotherms. Body size was indexed by a multivariate axis derived from principal components analysis of linear measurements that summarize body and wing dimensions. Additionally, length of forearm was used as a univariate index of structural size to examine geographic variation in a more inclusive sample of bats across the latitudinal transect. Multivariate and univariate size metrics were strongly and positively correlated with body mass, and exhibited highly concordant patterns of clinal variation. Stepwise multiple regression on climatological variables revealed that increasing size of male and female C. sphinx was associated with decreasing minimum temperature, increasing relative humidity, and increasing seasonality. Although patterns of geographic size variation were highly concordant between the sexes, C. sphinx also exhibited a latitudinal cline in the magnitude and direction of sexual size dimorphism. The size differential reversed direction across the latitudinal gradient, as males averaged larger in the north, and females averaged larger in the south. The degree of female-biased size dimorphism across the transect was negatively correlated with body size of both sexes. Canonical discriminant analysis revealed that male- and female-biased size dimorphism were based on contrasting sets of external characters. Available data on geographic variation in the degree of polygyny in C. sphinx suggests that sexual selection on male size may play a role in determining the geographic pattern of sexual size dimorphism. © 2001 The Linnean Society of London.","author":[{"dropping-particle":"","family":"Storz","given":"Jay F.","non-dropping-particle":"","parse-names":false,"suffix":""},{"dropping-particle":"","family":"Balasingh","given":"J.","non-dropping-particle":"","parse-names":false,"suffix":""},{"dropping-particle":"","family":"Bhat","given":"Hari R.","non-dropping-particle":"","parse-names":false,"suffix":""},{"dropping-particle":"","family":"Nathan","given":"Thiruchenthil P.","non-dropping-particle":"","parse-names":false,"suffix":""},{"dropping-particle":"","family":"Swami Doss","given":"Paramanantha D.","non-dropping-particle":"","parse-names":false,"suffix":""},{"dropping-particle":"","family":"Prakash","given":"Antony A.","non-dropping-particle":"","parse-names":false,"suffix":""},{"dropping-particle":"","family":"Kunz","given":"Thomas H.","non-dropping-particle":"","parse-names":false,"suffix":""}],"container-title":"Biological Journal of the Linnean Society","id":"ITEM-1","issue":"1","issued":{"date-parts":[["2001"]]},"page":"17-31","title":"Clinal variation in body size and sexual dimorphism in an Indian fruit bat, &lt;i&gt;Cynopterus sphinx&lt;/i&gt; (Chiroptera: Pteropodidae)","type":"article-journal","volume":"72"},"uris":["http://www.mendeley.com/documents/?uuid=c77588a3-77e7-46ea-a0cb-921075729fa8"]}],"mendeley":{"formattedCitation":"(Storz et al. 2001)","plainTextFormattedCitation":"(Storz et al. 2001)","previouslyFormattedCitation":"(Storz et al. 2001)"},"properties":{"noteIndex":0},"schema":"https://github.com/citation-style-language/schema/raw/master/csl-citation.json"}</w:instrText>
      </w:r>
      <w:r w:rsidR="00DC6B49" w:rsidRPr="00970555">
        <w:rPr>
          <w:color w:val="FF0000"/>
        </w:rPr>
        <w:fldChar w:fldCharType="separate"/>
      </w:r>
      <w:r w:rsidR="00DC6B49" w:rsidRPr="00970555">
        <w:rPr>
          <w:noProof/>
          <w:color w:val="FF0000"/>
        </w:rPr>
        <w:t>(Storz et al. 2001)</w:t>
      </w:r>
      <w:r w:rsidR="00DC6B49" w:rsidRPr="00970555">
        <w:rPr>
          <w:color w:val="FF0000"/>
        </w:rPr>
        <w:fldChar w:fldCharType="end"/>
      </w:r>
      <w:r w:rsidR="006C1C87" w:rsidRPr="00970555">
        <w:rPr>
          <w:color w:val="FF0000"/>
        </w:rPr>
        <w:t>.</w:t>
      </w:r>
      <w:r w:rsidR="006C1C87">
        <w:rPr>
          <w:color w:val="000000"/>
        </w:rPr>
        <w:t xml:space="preserve"> </w:t>
      </w:r>
      <w:r w:rsidR="00DC6B49">
        <w:rPr>
          <w:color w:val="000000"/>
        </w:rPr>
        <w:t>Nonetheless, o</w:t>
      </w:r>
      <w:r w:rsidR="006C1C87">
        <w:rPr>
          <w:color w:val="000000"/>
        </w:rPr>
        <w:t>ur study confirms th</w:t>
      </w:r>
      <w:r w:rsidR="00DC6B49">
        <w:rPr>
          <w:color w:val="000000"/>
        </w:rPr>
        <w:t xml:space="preserve">at the </w:t>
      </w:r>
      <w:r w:rsidR="006C1C87">
        <w:rPr>
          <w:color w:val="000000"/>
        </w:rPr>
        <w:t>size distribution of Malagasy pteropodids spans the</w:t>
      </w:r>
      <w:r w:rsidR="00DC6B49">
        <w:rPr>
          <w:color w:val="000000"/>
        </w:rPr>
        <w:t xml:space="preserve"> </w:t>
      </w:r>
      <w:r w:rsidR="006C1C87">
        <w:rPr>
          <w:color w:val="000000"/>
        </w:rPr>
        <w:t xml:space="preserve">range of that documented globally, with </w:t>
      </w:r>
      <w:r w:rsidR="006C1C87">
        <w:rPr>
          <w:i/>
          <w:iCs/>
          <w:color w:val="000000"/>
        </w:rPr>
        <w:t xml:space="preserve">P. rufus </w:t>
      </w:r>
      <w:r w:rsidR="006C1C87">
        <w:rPr>
          <w:color w:val="000000"/>
        </w:rPr>
        <w:t xml:space="preserve">and </w:t>
      </w:r>
      <w:r w:rsidR="006C1C87">
        <w:rPr>
          <w:i/>
          <w:iCs/>
          <w:color w:val="000000"/>
        </w:rPr>
        <w:t xml:space="preserve">E. dupreanum </w:t>
      </w:r>
      <w:r w:rsidR="006C1C87">
        <w:rPr>
          <w:color w:val="000000"/>
        </w:rPr>
        <w:t xml:space="preserve">falling among the larger 50% of </w:t>
      </w:r>
      <w:r w:rsidR="00DC6B49">
        <w:rPr>
          <w:color w:val="000000"/>
        </w:rPr>
        <w:t>previously</w:t>
      </w:r>
      <w:r w:rsidR="006C1C87">
        <w:rPr>
          <w:color w:val="000000"/>
        </w:rPr>
        <w:t xml:space="preserve"> </w:t>
      </w:r>
      <w:r w:rsidR="00DC6B49">
        <w:rPr>
          <w:color w:val="000000"/>
        </w:rPr>
        <w:t xml:space="preserve">described species and </w:t>
      </w:r>
      <w:r w:rsidR="00DC6B49">
        <w:rPr>
          <w:i/>
          <w:iCs/>
          <w:color w:val="000000"/>
        </w:rPr>
        <w:t xml:space="preserve">R. madagascariensis </w:t>
      </w:r>
      <w:r w:rsidR="00DC6B49">
        <w:rPr>
          <w:color w:val="000000"/>
        </w:rPr>
        <w:t xml:space="preserve">among the smaller. Mirroring adult size distributions, juvenile growth rates were highest and developmental periods longest in </w:t>
      </w:r>
      <w:r w:rsidR="00DC6B49">
        <w:rPr>
          <w:i/>
          <w:iCs/>
          <w:color w:val="000000"/>
        </w:rPr>
        <w:t xml:space="preserve">P. rufus, </w:t>
      </w:r>
      <w:r w:rsidR="00DC6B49">
        <w:rPr>
          <w:color w:val="000000"/>
        </w:rPr>
        <w:t xml:space="preserve">followed by </w:t>
      </w:r>
      <w:r w:rsidR="00DC6B49" w:rsidRPr="00DC6B49">
        <w:rPr>
          <w:i/>
          <w:iCs/>
          <w:color w:val="000000"/>
        </w:rPr>
        <w:t>E. dupreanum</w:t>
      </w:r>
      <w:r w:rsidR="00DC6B49">
        <w:rPr>
          <w:i/>
          <w:iCs/>
          <w:color w:val="000000"/>
        </w:rPr>
        <w:t xml:space="preserve"> </w:t>
      </w:r>
      <w:r w:rsidR="00DC6B49">
        <w:rPr>
          <w:color w:val="000000"/>
        </w:rPr>
        <w:t xml:space="preserve">and </w:t>
      </w:r>
      <w:r w:rsidR="00DC6B49">
        <w:rPr>
          <w:i/>
          <w:iCs/>
          <w:color w:val="000000"/>
        </w:rPr>
        <w:t xml:space="preserve">R. madagascariensis. </w:t>
      </w:r>
      <w:r w:rsidR="00CB207D">
        <w:rPr>
          <w:color w:val="000000"/>
        </w:rPr>
        <w:t xml:space="preserve">Critically, the longer development period for </w:t>
      </w:r>
      <w:r w:rsidR="00CB207D" w:rsidRPr="00970555">
        <w:rPr>
          <w:i/>
          <w:iCs/>
          <w:color w:val="000000"/>
        </w:rPr>
        <w:t xml:space="preserve">P. rufus </w:t>
      </w:r>
      <w:r w:rsidR="00CB207D">
        <w:rPr>
          <w:color w:val="000000"/>
        </w:rPr>
        <w:t>further jeopardizes th</w:t>
      </w:r>
      <w:r w:rsidR="00970555">
        <w:rPr>
          <w:color w:val="000000"/>
        </w:rPr>
        <w:t>is species’</w:t>
      </w:r>
      <w:r w:rsidR="00CB207D">
        <w:rPr>
          <w:color w:val="000000"/>
        </w:rPr>
        <w:t xml:space="preserve"> already-threatened conservation status</w:t>
      </w:r>
      <w:r w:rsidR="00970555">
        <w:rPr>
          <w:color w:val="000000"/>
        </w:rPr>
        <w:t>—</w:t>
      </w:r>
      <w:r w:rsidR="009A31F3">
        <w:rPr>
          <w:color w:val="000000"/>
        </w:rPr>
        <w:t>which recent analys</w:t>
      </w:r>
      <w:r w:rsidR="00970555">
        <w:rPr>
          <w:color w:val="000000"/>
        </w:rPr>
        <w:t>i</w:t>
      </w:r>
      <w:r w:rsidR="009A31F3">
        <w:rPr>
          <w:color w:val="000000"/>
        </w:rPr>
        <w:t>s suggest</w:t>
      </w:r>
      <w:r w:rsidR="00970555">
        <w:rPr>
          <w:color w:val="000000"/>
        </w:rPr>
        <w:t>s</w:t>
      </w:r>
      <w:r w:rsidR="009A31F3">
        <w:rPr>
          <w:color w:val="000000"/>
        </w:rPr>
        <w:t xml:space="preserve"> may be even more </w:t>
      </w:r>
      <w:r w:rsidR="00970555">
        <w:rPr>
          <w:color w:val="000000"/>
        </w:rPr>
        <w:t>vulnerable</w:t>
      </w:r>
      <w:r w:rsidR="009A31F3">
        <w:rPr>
          <w:color w:val="000000"/>
        </w:rPr>
        <w:t xml:space="preserve"> than previously reported</w:t>
      </w:r>
      <w:r w:rsidR="00970555">
        <w:rPr>
          <w:color w:val="000000"/>
        </w:rPr>
        <w:t xml:space="preserve"> </w:t>
      </w:r>
      <w:r w:rsidR="00970555">
        <w:rPr>
          <w:color w:val="000000"/>
        </w:rPr>
        <w:fldChar w:fldCharType="begin" w:fldLock="1"/>
      </w:r>
      <w:r w:rsidR="00970555">
        <w:rPr>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operties":{"noteIndex":0},"schema":"https://github.com/citation-style-language/schema/raw/master/csl-citation.json"}</w:instrText>
      </w:r>
      <w:r w:rsidR="00970555">
        <w:rPr>
          <w:color w:val="000000"/>
        </w:rPr>
        <w:fldChar w:fldCharType="separate"/>
      </w:r>
      <w:r w:rsidR="00970555" w:rsidRPr="00970555">
        <w:rPr>
          <w:noProof/>
          <w:color w:val="000000"/>
        </w:rPr>
        <w:t>(Brook et al. 2019a)</w:t>
      </w:r>
      <w:r w:rsidR="00970555">
        <w:rPr>
          <w:color w:val="000000"/>
        </w:rPr>
        <w:fldChar w:fldCharType="end"/>
      </w:r>
      <w:r w:rsidR="00CB207D">
        <w:rPr>
          <w:color w:val="000000"/>
        </w:rPr>
        <w:t xml:space="preserve">. </w:t>
      </w:r>
      <w:r w:rsidR="00DC6B49">
        <w:rPr>
          <w:color w:val="000000"/>
        </w:rPr>
        <w:t xml:space="preserve">The rapid ~two month juvenile growth window witnessed for </w:t>
      </w:r>
      <w:r w:rsidR="00DC6B49">
        <w:rPr>
          <w:i/>
          <w:iCs/>
          <w:color w:val="000000"/>
        </w:rPr>
        <w:t xml:space="preserve">E. dupreanum </w:t>
      </w:r>
      <w:r w:rsidR="00DC6B49">
        <w:rPr>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color w:val="000000"/>
        </w:rPr>
        <w:t>stage</w:t>
      </w:r>
      <w:r w:rsidR="00DC6B49">
        <w:rPr>
          <w:color w:val="000000"/>
        </w:rPr>
        <w:t xml:space="preserve"> for these three fruit bat species. </w:t>
      </w:r>
    </w:p>
    <w:p w14:paraId="38F77269" w14:textId="380B4ECC" w:rsidR="00AC44EB" w:rsidRDefault="005472C0" w:rsidP="004721A4">
      <w:pPr>
        <w:ind w:firstLine="720"/>
        <w:contextualSpacing/>
        <w:jc w:val="both"/>
        <w:rPr>
          <w:color w:val="000000"/>
        </w:rPr>
      </w:pPr>
      <w:r>
        <w:rPr>
          <w:color w:val="000000"/>
        </w:rPr>
        <w:t>In conclusion, we quantify life history traits needed for population modeling, document seasonal variation in body condition</w:t>
      </w:r>
      <w:r w:rsidR="00970555">
        <w:rPr>
          <w:color w:val="000000"/>
        </w:rPr>
        <w:t>, and elucidate the Malagasy fruit bat</w:t>
      </w:r>
      <w:r>
        <w:rPr>
          <w:color w:val="000000"/>
        </w:rPr>
        <w:t xml:space="preserve"> reproductive calendar</w:t>
      </w:r>
      <w:r w:rsidR="00970555">
        <w:rPr>
          <w:color w:val="000000"/>
        </w:rPr>
        <w:t xml:space="preserve">, contributing important resources for future efforts to quantify </w:t>
      </w:r>
      <w:r>
        <w:rPr>
          <w:color w:val="000000"/>
        </w:rPr>
        <w:t xml:space="preserve">both conservation </w:t>
      </w:r>
      <w:r w:rsidR="00970555">
        <w:rPr>
          <w:color w:val="000000"/>
        </w:rPr>
        <w:t xml:space="preserve">trajectories </w:t>
      </w:r>
      <w:r>
        <w:rPr>
          <w:color w:val="000000"/>
        </w:rPr>
        <w:t>and zoonotic pathogen transmission</w:t>
      </w:r>
      <w:r w:rsidR="00970555">
        <w:rPr>
          <w:color w:val="000000"/>
        </w:rPr>
        <w:t xml:space="preserve"> in his system</w:t>
      </w:r>
      <w:r>
        <w:rPr>
          <w:color w:val="000000"/>
        </w:rPr>
        <w:t>.</w:t>
      </w:r>
      <w:r w:rsidR="00970555">
        <w:rPr>
          <w:color w:val="000000"/>
        </w:rPr>
        <w:t xml:space="preserve"> </w:t>
      </w:r>
      <w:r>
        <w:rPr>
          <w:color w:val="000000"/>
        </w:rPr>
        <w:t>This work</w:t>
      </w:r>
      <w:r w:rsidR="00DC6B49">
        <w:rPr>
          <w:color w:val="000000"/>
        </w:rPr>
        <w:t xml:space="preserve"> emphasizes the importance of longitudinal field studies in </w:t>
      </w:r>
      <w:r w:rsidR="00B01CAD">
        <w:rPr>
          <w:color w:val="000000"/>
        </w:rPr>
        <w:t>uncovering</w:t>
      </w:r>
      <w:r w:rsidR="00DC6B49">
        <w:rPr>
          <w:color w:val="000000"/>
        </w:rPr>
        <w:t xml:space="preserve"> seasonal varia</w:t>
      </w:r>
      <w:r w:rsidR="00B01CAD">
        <w:rPr>
          <w:color w:val="000000"/>
        </w:rPr>
        <w:t>bility in ecological data, with critical implications for understanding of both population viability and infectious disease dynamics alike.</w:t>
      </w:r>
    </w:p>
    <w:p w14:paraId="4D25A2F2" w14:textId="37268F4B" w:rsidR="00B01CAD" w:rsidRDefault="00B01CAD" w:rsidP="004721A4">
      <w:pPr>
        <w:ind w:firstLine="720"/>
        <w:contextualSpacing/>
        <w:jc w:val="both"/>
        <w:rPr>
          <w:color w:val="000000"/>
        </w:rPr>
      </w:pPr>
    </w:p>
    <w:p w14:paraId="5D54109A" w14:textId="198AEF25" w:rsidR="00970555" w:rsidRDefault="00970555" w:rsidP="004721A4">
      <w:pPr>
        <w:ind w:firstLine="720"/>
        <w:contextualSpacing/>
        <w:jc w:val="both"/>
        <w:rPr>
          <w:color w:val="000000"/>
        </w:rPr>
      </w:pPr>
    </w:p>
    <w:p w14:paraId="020511EC" w14:textId="1B037B2B" w:rsidR="00970555" w:rsidRDefault="00970555" w:rsidP="004721A4">
      <w:pPr>
        <w:ind w:firstLine="720"/>
        <w:contextualSpacing/>
        <w:jc w:val="both"/>
        <w:rPr>
          <w:color w:val="000000"/>
        </w:rPr>
      </w:pPr>
    </w:p>
    <w:p w14:paraId="6F98F151" w14:textId="0AE0F40C" w:rsidR="00970555" w:rsidRDefault="00970555" w:rsidP="004721A4">
      <w:pPr>
        <w:ind w:firstLine="720"/>
        <w:contextualSpacing/>
        <w:jc w:val="both"/>
        <w:rPr>
          <w:color w:val="000000"/>
        </w:rPr>
      </w:pPr>
    </w:p>
    <w:p w14:paraId="72FF18D1" w14:textId="77777777" w:rsidR="00970555" w:rsidRPr="008C428D" w:rsidRDefault="00970555" w:rsidP="004721A4">
      <w:pPr>
        <w:ind w:firstLine="720"/>
        <w:contextualSpacing/>
        <w:jc w:val="both"/>
        <w:rPr>
          <w:color w:val="000000"/>
        </w:rPr>
      </w:pPr>
    </w:p>
    <w:p w14:paraId="2F740E17" w14:textId="42AEA190" w:rsidR="00B553D4" w:rsidRPr="008C428D" w:rsidRDefault="00B553D4" w:rsidP="004721A4">
      <w:pPr>
        <w:contextualSpacing/>
        <w:jc w:val="center"/>
        <w:rPr>
          <w:b/>
          <w:bCs/>
          <w:smallCaps/>
          <w:color w:val="000000"/>
        </w:rPr>
      </w:pPr>
      <w:r w:rsidRPr="008C428D">
        <w:rPr>
          <w:b/>
          <w:bCs/>
          <w:smallCaps/>
          <w:color w:val="000000"/>
        </w:rPr>
        <w:t>Acknowledgements</w:t>
      </w:r>
    </w:p>
    <w:p w14:paraId="454BE2B9" w14:textId="10090D81" w:rsidR="008C246E" w:rsidRDefault="008C428D" w:rsidP="004721A4">
      <w:pPr>
        <w:contextualSpacing/>
      </w:pPr>
      <w:r w:rsidRPr="008C428D">
        <w:t xml:space="preserve">The authors </w:t>
      </w:r>
      <w:r w:rsidR="00E8473A" w:rsidRPr="008C428D">
        <w:t xml:space="preserve">thank Kimberly Rivera, Katie Fitzgerald, and Samantha </w:t>
      </w:r>
      <w:proofErr w:type="spellStart"/>
      <w:r w:rsidR="00E8473A" w:rsidRPr="008C428D">
        <w:t>Kreling</w:t>
      </w:r>
      <w:proofErr w:type="spellEnd"/>
      <w:r w:rsidR="00E8473A" w:rsidRPr="008C428D">
        <w:t xml:space="preserve"> for help in the field</w:t>
      </w:r>
      <w:r>
        <w:t xml:space="preserve">, </w:t>
      </w:r>
      <w:r w:rsidR="00E8473A" w:rsidRPr="008C428D">
        <w:t xml:space="preserve">the Virology Unit at the </w:t>
      </w:r>
      <w:proofErr w:type="spellStart"/>
      <w:r w:rsidR="00E8473A" w:rsidRPr="008C428D">
        <w:t>Institut</w:t>
      </w:r>
      <w:proofErr w:type="spellEnd"/>
      <w:r w:rsidR="00E8473A" w:rsidRPr="008C428D">
        <w:t xml:space="preserve"> Pasteur de Madagascar for logistical support</w:t>
      </w:r>
      <w:r>
        <w:t xml:space="preserve">, </w:t>
      </w:r>
      <w:r w:rsidR="004F712D">
        <w:t xml:space="preserve">the Department of Zoology and Animal Biodiversity at the University of Antananarivo for help in obtaining research permits, </w:t>
      </w:r>
      <w:r>
        <w:t xml:space="preserve">and </w:t>
      </w:r>
      <w:r w:rsidRPr="008C428D">
        <w:t>the Brook lab at the University of Chicago for helpful contributions to the manuscript</w:t>
      </w:r>
      <w:r w:rsidR="00E8473A" w:rsidRPr="008C428D">
        <w:t xml:space="preserve">. </w:t>
      </w:r>
      <w:r w:rsidRPr="008C428D">
        <w:t>We acknowledge funding from the National Institutes of Health (</w:t>
      </w:r>
      <w:r w:rsidRPr="008C428D">
        <w:rPr>
          <w:rFonts w:ascii="Calibri" w:hAnsi="Calibri" w:cs="Calibri"/>
        </w:rPr>
        <w:t>﻿</w:t>
      </w:r>
      <w:r w:rsidRPr="008C428D">
        <w:t>1R01AI129822-01 grant JMH</w:t>
      </w:r>
      <w:r w:rsidR="00D91BD2">
        <w:t xml:space="preserve"> </w:t>
      </w:r>
      <w:r w:rsidRPr="008C428D">
        <w:t>and CEB), DARPA (</w:t>
      </w:r>
      <w:r w:rsidRPr="008C428D">
        <w:rPr>
          <w:rFonts w:ascii="Calibri" w:hAnsi="Calibri" w:cs="Calibri"/>
        </w:rPr>
        <w:t>﻿</w:t>
      </w:r>
      <w:r w:rsidRPr="008C428D">
        <w:t xml:space="preserve">PREEMPT Program Cooperative Agreement no. D18AC00031 to CEB), the </w:t>
      </w:r>
      <w:r w:rsidRPr="008C428D">
        <w:rPr>
          <w:rFonts w:ascii="Calibri" w:hAnsi="Calibri" w:cs="Calibri"/>
        </w:rPr>
        <w:t>﻿</w:t>
      </w:r>
      <w:r w:rsidRPr="008C428D">
        <w:t>Adolph C. and Mary Sprague Miller Institute for Basic Research in Science (postdoctoral fellowship to CEB), and the Branco Weiss Society in Science (fellowship to CEB).</w:t>
      </w:r>
    </w:p>
    <w:p w14:paraId="396289AF" w14:textId="2F096060" w:rsidR="004721A4" w:rsidRDefault="004721A4" w:rsidP="004721A4">
      <w:pPr>
        <w:contextualSpacing/>
      </w:pPr>
    </w:p>
    <w:p w14:paraId="15C318D2" w14:textId="535906E1" w:rsidR="004721A4" w:rsidRDefault="004721A4" w:rsidP="004721A4">
      <w:pPr>
        <w:contextualSpacing/>
      </w:pPr>
    </w:p>
    <w:p w14:paraId="1969B863" w14:textId="37E72546" w:rsidR="004721A4" w:rsidRDefault="004721A4" w:rsidP="004721A4">
      <w:pPr>
        <w:contextualSpacing/>
      </w:pPr>
    </w:p>
    <w:p w14:paraId="398DC679" w14:textId="02B7142C" w:rsidR="004721A4" w:rsidRDefault="004721A4" w:rsidP="004721A4">
      <w:pPr>
        <w:contextualSpacing/>
      </w:pPr>
    </w:p>
    <w:p w14:paraId="448D8053" w14:textId="54E6AF8C" w:rsidR="004721A4" w:rsidRDefault="004721A4" w:rsidP="004721A4">
      <w:pPr>
        <w:contextualSpacing/>
      </w:pPr>
    </w:p>
    <w:p w14:paraId="30E98034" w14:textId="12BBC17A" w:rsidR="004721A4" w:rsidRDefault="004721A4" w:rsidP="004721A4">
      <w:pPr>
        <w:contextualSpacing/>
      </w:pPr>
    </w:p>
    <w:p w14:paraId="245C5882" w14:textId="77777777" w:rsidR="004721A4" w:rsidRPr="00D91BD2" w:rsidRDefault="004721A4" w:rsidP="004721A4">
      <w:pPr>
        <w:contextualSpacing/>
      </w:pPr>
    </w:p>
    <w:p w14:paraId="124D644C" w14:textId="6B5CE38B" w:rsidR="00B553D4" w:rsidRDefault="00B553D4" w:rsidP="004721A4">
      <w:pPr>
        <w:contextualSpacing/>
        <w:jc w:val="center"/>
        <w:rPr>
          <w:b/>
          <w:bCs/>
          <w:smallCaps/>
          <w:color w:val="000000"/>
        </w:rPr>
      </w:pPr>
      <w:r>
        <w:rPr>
          <w:b/>
          <w:bCs/>
          <w:smallCaps/>
          <w:color w:val="000000"/>
        </w:rPr>
        <w:lastRenderedPageBreak/>
        <w:t>Literature Cited</w:t>
      </w:r>
    </w:p>
    <w:p w14:paraId="7D133587" w14:textId="2A8FDCB2" w:rsidR="008C428D" w:rsidRDefault="008C428D" w:rsidP="004721A4">
      <w:pPr>
        <w:contextualSpacing/>
        <w:rPr>
          <w:b/>
          <w:bCs/>
          <w:smallCaps/>
          <w:color w:val="000000"/>
        </w:rPr>
      </w:pPr>
    </w:p>
    <w:p w14:paraId="15AB81AF" w14:textId="75898248" w:rsidR="00970555" w:rsidRPr="00970555" w:rsidRDefault="008C428D" w:rsidP="00970555">
      <w:pPr>
        <w:widowControl w:val="0"/>
        <w:autoSpaceDE w:val="0"/>
        <w:autoSpaceDN w:val="0"/>
        <w:adjustRightInd w:val="0"/>
        <w:ind w:left="480" w:hanging="480"/>
        <w:rPr>
          <w:noProof/>
        </w:rPr>
      </w:pPr>
      <w:r>
        <w:rPr>
          <w:b/>
          <w:bCs/>
          <w:smallCaps/>
          <w:color w:val="000000"/>
        </w:rPr>
        <w:fldChar w:fldCharType="begin" w:fldLock="1"/>
      </w:r>
      <w:r>
        <w:rPr>
          <w:b/>
          <w:bCs/>
          <w:smallCaps/>
          <w:color w:val="000000"/>
        </w:rPr>
        <w:instrText xml:space="preserve">ADDIN Mendeley Bibliography CSL_BIBLIOGRAPHY </w:instrText>
      </w:r>
      <w:r>
        <w:rPr>
          <w:b/>
          <w:bCs/>
          <w:smallCaps/>
          <w:color w:val="000000"/>
        </w:rPr>
        <w:fldChar w:fldCharType="separate"/>
      </w:r>
      <w:r w:rsidR="00970555" w:rsidRPr="00970555">
        <w:rPr>
          <w:smallCaps/>
          <w:noProof/>
        </w:rPr>
        <w:t>Amman, B. R. et al.</w:t>
      </w:r>
      <w:r w:rsidR="00970555" w:rsidRPr="00970555">
        <w:rPr>
          <w:noProof/>
        </w:rPr>
        <w:t xml:space="preserve"> 2012. Seasonal pulses of Marburg virus circulation in juvenile </w:t>
      </w:r>
      <w:r w:rsidR="00970555" w:rsidRPr="00970555">
        <w:rPr>
          <w:i/>
          <w:iCs/>
          <w:noProof/>
        </w:rPr>
        <w:t>Rousettus aegyptiacus</w:t>
      </w:r>
      <w:r w:rsidR="00970555" w:rsidRPr="00970555">
        <w:rPr>
          <w:noProof/>
        </w:rPr>
        <w:t xml:space="preserve"> bats coincide with periods of increased risk of human infection. PLoS Pathogens 8:e1002877.</w:t>
      </w:r>
    </w:p>
    <w:p w14:paraId="6F9ACC5F" w14:textId="77777777" w:rsidR="00970555" w:rsidRPr="00970555" w:rsidRDefault="00970555" w:rsidP="00970555">
      <w:pPr>
        <w:widowControl w:val="0"/>
        <w:autoSpaceDE w:val="0"/>
        <w:autoSpaceDN w:val="0"/>
        <w:adjustRightInd w:val="0"/>
        <w:ind w:left="480" w:hanging="480"/>
        <w:rPr>
          <w:noProof/>
        </w:rPr>
      </w:pPr>
      <w:r w:rsidRPr="00970555">
        <w:rPr>
          <w:smallCaps/>
          <w:noProof/>
        </w:rPr>
        <w:t>Andriafidison, D. et al.</w:t>
      </w:r>
      <w:r w:rsidRPr="00970555">
        <w:rPr>
          <w:noProof/>
        </w:rPr>
        <w:t xml:space="preserve"> 2006. Nectarivory by endemic Malagasy fruit bats during the dry season. Biotropica 38:85–90.</w:t>
      </w:r>
    </w:p>
    <w:p w14:paraId="209F4263" w14:textId="77777777" w:rsidR="00970555" w:rsidRPr="00970555" w:rsidRDefault="00970555" w:rsidP="00970555">
      <w:pPr>
        <w:widowControl w:val="0"/>
        <w:autoSpaceDE w:val="0"/>
        <w:autoSpaceDN w:val="0"/>
        <w:adjustRightInd w:val="0"/>
        <w:ind w:left="480" w:hanging="480"/>
        <w:rPr>
          <w:noProof/>
        </w:rPr>
      </w:pPr>
      <w:r w:rsidRPr="00970555">
        <w:rPr>
          <w:smallCaps/>
          <w:noProof/>
        </w:rPr>
        <w:t>Andrianaivoarivelo, R. A., R. Olga, P. A. Racey, and R. K. B. Jenkins</w:t>
      </w:r>
      <w:r w:rsidRPr="00970555">
        <w:rPr>
          <w:noProof/>
        </w:rPr>
        <w:t>. 2011. Feeding ecology, habitat use and reproduction of Rousettus madagascariensis Grandidier, 1928 (Chiroptera : Pteropodidae) in eastern Madagascar. Mammalia 75:69–78.</w:t>
      </w:r>
    </w:p>
    <w:p w14:paraId="18C29CC5" w14:textId="77777777" w:rsidR="00970555" w:rsidRPr="00970555" w:rsidRDefault="00970555" w:rsidP="00970555">
      <w:pPr>
        <w:widowControl w:val="0"/>
        <w:autoSpaceDE w:val="0"/>
        <w:autoSpaceDN w:val="0"/>
        <w:adjustRightInd w:val="0"/>
        <w:ind w:left="480" w:hanging="480"/>
        <w:rPr>
          <w:noProof/>
        </w:rPr>
      </w:pPr>
      <w:r w:rsidRPr="00970555">
        <w:rPr>
          <w:smallCaps/>
          <w:noProof/>
        </w:rPr>
        <w:t>Barclay, R. M. R., and D. S. Jacobs</w:t>
      </w:r>
      <w:r w:rsidRPr="00970555">
        <w:rPr>
          <w:noProof/>
        </w:rPr>
        <w:t>. 2011. Differences in the foraging behaviour of male and female egyptian fruit bats (</w:t>
      </w:r>
      <w:r w:rsidRPr="00970555">
        <w:rPr>
          <w:i/>
          <w:iCs/>
          <w:noProof/>
        </w:rPr>
        <w:t>Rousettus aegyptiacus</w:t>
      </w:r>
      <w:r w:rsidRPr="00970555">
        <w:rPr>
          <w:noProof/>
        </w:rPr>
        <w:t>). Canadian Journal of Zoology 89:466–473.</w:t>
      </w:r>
    </w:p>
    <w:p w14:paraId="7D04EC02" w14:textId="77777777" w:rsidR="00970555" w:rsidRPr="00970555" w:rsidRDefault="00970555" w:rsidP="00970555">
      <w:pPr>
        <w:widowControl w:val="0"/>
        <w:autoSpaceDE w:val="0"/>
        <w:autoSpaceDN w:val="0"/>
        <w:adjustRightInd w:val="0"/>
        <w:ind w:left="480" w:hanging="480"/>
        <w:rPr>
          <w:noProof/>
        </w:rPr>
      </w:pPr>
      <w:r w:rsidRPr="00970555">
        <w:rPr>
          <w:smallCaps/>
          <w:noProof/>
        </w:rPr>
        <w:t>Bartlett, M. S.</w:t>
      </w:r>
      <w:r w:rsidRPr="00970555">
        <w:rPr>
          <w:noProof/>
        </w:rPr>
        <w:t xml:space="preserve"> 1957. Measles periodicity and community size. Journal of the Royal Statistical Society, Series A 120:48–70.</w:t>
      </w:r>
    </w:p>
    <w:p w14:paraId="40DEFCA4" w14:textId="77777777" w:rsidR="00970555" w:rsidRPr="00970555" w:rsidRDefault="00970555" w:rsidP="00970555">
      <w:pPr>
        <w:widowControl w:val="0"/>
        <w:autoSpaceDE w:val="0"/>
        <w:autoSpaceDN w:val="0"/>
        <w:adjustRightInd w:val="0"/>
        <w:ind w:left="480" w:hanging="480"/>
        <w:rPr>
          <w:noProof/>
        </w:rPr>
      </w:pPr>
      <w:r w:rsidRPr="00970555">
        <w:rPr>
          <w:smallCaps/>
          <w:noProof/>
        </w:rPr>
        <w:t>Bartlett, M. S.</w:t>
      </w:r>
      <w:r w:rsidRPr="00970555">
        <w:rPr>
          <w:noProof/>
        </w:rPr>
        <w:t xml:space="preserve"> 1960. The critical community size for measles in the United States. Journal of the Royal Statistical Society, Series A 123:37–44.</w:t>
      </w:r>
    </w:p>
    <w:p w14:paraId="458EF96B" w14:textId="77777777" w:rsidR="00970555" w:rsidRPr="00970555" w:rsidRDefault="00970555" w:rsidP="00970555">
      <w:pPr>
        <w:widowControl w:val="0"/>
        <w:autoSpaceDE w:val="0"/>
        <w:autoSpaceDN w:val="0"/>
        <w:adjustRightInd w:val="0"/>
        <w:ind w:left="480" w:hanging="480"/>
        <w:rPr>
          <w:noProof/>
        </w:rPr>
      </w:pPr>
      <w:r w:rsidRPr="00970555">
        <w:rPr>
          <w:smallCaps/>
          <w:noProof/>
        </w:rPr>
        <w:t>Bollen, A., and L. Van Elsacker</w:t>
      </w:r>
      <w:r w:rsidRPr="00970555">
        <w:rPr>
          <w:noProof/>
        </w:rPr>
        <w:t xml:space="preserve">. 2002. Feeding ecology of </w:t>
      </w:r>
      <w:r w:rsidRPr="00970555">
        <w:rPr>
          <w:i/>
          <w:iCs/>
          <w:noProof/>
        </w:rPr>
        <w:t>Pteropus rufus</w:t>
      </w:r>
      <w:r w:rsidRPr="00970555">
        <w:rPr>
          <w:noProof/>
        </w:rPr>
        <w:t xml:space="preserve"> (Pteropodidae) in the littoral forest of Sainte Luce, SE Madagascar. Acta Chiropterologica 4:33–47.</w:t>
      </w:r>
    </w:p>
    <w:p w14:paraId="19034F8C" w14:textId="77777777" w:rsidR="00970555" w:rsidRPr="00970555" w:rsidRDefault="00970555" w:rsidP="00970555">
      <w:pPr>
        <w:widowControl w:val="0"/>
        <w:autoSpaceDE w:val="0"/>
        <w:autoSpaceDN w:val="0"/>
        <w:adjustRightInd w:val="0"/>
        <w:ind w:left="480" w:hanging="480"/>
        <w:rPr>
          <w:noProof/>
        </w:rPr>
      </w:pPr>
      <w:r w:rsidRPr="00970555">
        <w:rPr>
          <w:smallCaps/>
          <w:noProof/>
        </w:rPr>
        <w:t>Brook, C. E. et al.</w:t>
      </w:r>
      <w:r w:rsidRPr="00970555">
        <w:rPr>
          <w:noProof/>
        </w:rPr>
        <w:t xml:space="preserve"> 2015. </w:t>
      </w:r>
      <w:r w:rsidRPr="00970555">
        <w:rPr>
          <w:i/>
          <w:iCs/>
          <w:noProof/>
        </w:rPr>
        <w:t>Bartonella</w:t>
      </w:r>
      <w:r w:rsidRPr="00970555">
        <w:rPr>
          <w:noProof/>
        </w:rPr>
        <w:t xml:space="preserve"> spp. in fruit bats and blood-feeding ectoparasites in Madagascar. PLoS Neglected Tropical Diseases 10:e0003532.</w:t>
      </w:r>
    </w:p>
    <w:p w14:paraId="2F0F60E3" w14:textId="77777777" w:rsidR="00970555" w:rsidRPr="00970555" w:rsidRDefault="00970555" w:rsidP="00970555">
      <w:pPr>
        <w:widowControl w:val="0"/>
        <w:autoSpaceDE w:val="0"/>
        <w:autoSpaceDN w:val="0"/>
        <w:adjustRightInd w:val="0"/>
        <w:ind w:left="480" w:hanging="480"/>
        <w:rPr>
          <w:noProof/>
        </w:rPr>
      </w:pPr>
      <w:r w:rsidRPr="00970555">
        <w:rPr>
          <w:smallCaps/>
          <w:noProof/>
        </w:rPr>
        <w:t>Brook, C. E. et al.</w:t>
      </w:r>
      <w:r w:rsidRPr="00970555">
        <w:rPr>
          <w:noProof/>
        </w:rPr>
        <w:t xml:space="preserve"> 2018. Population viability and harvest sustainability for Madagascar lemurs. Conservation Biology 0:1–13.</w:t>
      </w:r>
    </w:p>
    <w:p w14:paraId="7C04B2B0" w14:textId="77777777" w:rsidR="00970555" w:rsidRPr="00970555" w:rsidRDefault="00970555" w:rsidP="00970555">
      <w:pPr>
        <w:widowControl w:val="0"/>
        <w:autoSpaceDE w:val="0"/>
        <w:autoSpaceDN w:val="0"/>
        <w:adjustRightInd w:val="0"/>
        <w:ind w:left="480" w:hanging="480"/>
        <w:rPr>
          <w:noProof/>
        </w:rPr>
      </w:pPr>
      <w:r w:rsidRPr="00970555">
        <w:rPr>
          <w:smallCaps/>
          <w:noProof/>
        </w:rPr>
        <w:t>Brook, C. E. et al.</w:t>
      </w:r>
      <w:r w:rsidRPr="00970555">
        <w:rPr>
          <w:noProof/>
        </w:rPr>
        <w:t xml:space="preserve"> 2019a. Population trends for two Malagasy fruit bats. Biological Conservation 234:165–171.</w:t>
      </w:r>
    </w:p>
    <w:p w14:paraId="5B47FC0D" w14:textId="77777777" w:rsidR="00970555" w:rsidRPr="00970555" w:rsidRDefault="00970555" w:rsidP="00970555">
      <w:pPr>
        <w:widowControl w:val="0"/>
        <w:autoSpaceDE w:val="0"/>
        <w:autoSpaceDN w:val="0"/>
        <w:adjustRightInd w:val="0"/>
        <w:ind w:left="480" w:hanging="480"/>
        <w:rPr>
          <w:noProof/>
        </w:rPr>
      </w:pPr>
      <w:r w:rsidRPr="00970555">
        <w:rPr>
          <w:smallCaps/>
          <w:noProof/>
        </w:rPr>
        <w:t>Brook, C. E. et al.</w:t>
      </w:r>
      <w:r w:rsidRPr="00970555">
        <w:rPr>
          <w:noProof/>
        </w:rPr>
        <w:t xml:space="preserve"> 2019b. Disentangling serology to elucidate henipa- and filovirus transmission in Madagascar fruit bats. Journal of Animal Ecology 00:1– 16.</w:t>
      </w:r>
    </w:p>
    <w:p w14:paraId="739D7123" w14:textId="77777777" w:rsidR="00970555" w:rsidRPr="00970555" w:rsidRDefault="00970555" w:rsidP="00970555">
      <w:pPr>
        <w:widowControl w:val="0"/>
        <w:autoSpaceDE w:val="0"/>
        <w:autoSpaceDN w:val="0"/>
        <w:adjustRightInd w:val="0"/>
        <w:ind w:left="480" w:hanging="480"/>
        <w:rPr>
          <w:noProof/>
        </w:rPr>
      </w:pPr>
      <w:r w:rsidRPr="00970555">
        <w:rPr>
          <w:smallCaps/>
          <w:noProof/>
        </w:rPr>
        <w:t>Brooke, A.</w:t>
      </w:r>
      <w:r w:rsidRPr="00970555">
        <w:rPr>
          <w:noProof/>
        </w:rPr>
        <w:t xml:space="preserve"> 2002. Threats from overhunting to the flying fox,&lt; i&gt; Pteropus tonganus&lt;/i&gt;,(Chiroptera: Pteropodidae) on Niue Island, South Pacific Ocean. Biological Conservation 103:343–348.</w:t>
      </w:r>
    </w:p>
    <w:p w14:paraId="7A0A3390" w14:textId="77777777" w:rsidR="00970555" w:rsidRPr="00970555" w:rsidRDefault="00970555" w:rsidP="00970555">
      <w:pPr>
        <w:widowControl w:val="0"/>
        <w:autoSpaceDE w:val="0"/>
        <w:autoSpaceDN w:val="0"/>
        <w:adjustRightInd w:val="0"/>
        <w:ind w:left="480" w:hanging="480"/>
        <w:rPr>
          <w:noProof/>
        </w:rPr>
      </w:pPr>
      <w:r w:rsidRPr="00970555">
        <w:rPr>
          <w:smallCaps/>
          <w:noProof/>
        </w:rPr>
        <w:t>Cardiff, S. G., F. H. Ratrimomanarivo, G. Rembert, and S. M. Goodman</w:t>
      </w:r>
      <w:r w:rsidRPr="00970555">
        <w:rPr>
          <w:noProof/>
        </w:rPr>
        <w:t>. 2009. Hunting, disturbance and roost persistence of bats in caves at Ankarana, northern Madagascar. African Journal of Ecology 47:640–649.</w:t>
      </w:r>
    </w:p>
    <w:p w14:paraId="74691239" w14:textId="77777777" w:rsidR="00970555" w:rsidRPr="00970555" w:rsidRDefault="00970555" w:rsidP="00970555">
      <w:pPr>
        <w:widowControl w:val="0"/>
        <w:autoSpaceDE w:val="0"/>
        <w:autoSpaceDN w:val="0"/>
        <w:adjustRightInd w:val="0"/>
        <w:ind w:left="480" w:hanging="480"/>
        <w:rPr>
          <w:noProof/>
        </w:rPr>
      </w:pPr>
      <w:r w:rsidRPr="00970555">
        <w:rPr>
          <w:smallCaps/>
          <w:noProof/>
        </w:rPr>
        <w:t>Corbet, G. B., and J. E. Hill</w:t>
      </w:r>
      <w:r w:rsidRPr="00970555">
        <w:rPr>
          <w:noProof/>
        </w:rPr>
        <w:t>. 1992. The mammals of the Indo‐Malayan region. Oxford University Press, Oxford, UK.</w:t>
      </w:r>
    </w:p>
    <w:p w14:paraId="7DECF8BC" w14:textId="77777777" w:rsidR="00970555" w:rsidRPr="00970555" w:rsidRDefault="00970555" w:rsidP="00970555">
      <w:pPr>
        <w:widowControl w:val="0"/>
        <w:autoSpaceDE w:val="0"/>
        <w:autoSpaceDN w:val="0"/>
        <w:adjustRightInd w:val="0"/>
        <w:ind w:left="480" w:hanging="480"/>
        <w:rPr>
          <w:noProof/>
        </w:rPr>
      </w:pPr>
      <w:r w:rsidRPr="00970555">
        <w:rPr>
          <w:smallCaps/>
          <w:noProof/>
        </w:rPr>
        <w:t>Craig, P., P. Trail, and T. E. Morrell</w:t>
      </w:r>
      <w:r w:rsidRPr="00970555">
        <w:rPr>
          <w:noProof/>
        </w:rPr>
        <w:t>. 1994. The decline of fruit bats in American Samoa due to hurricanes and overhunting. Biological Conservation 69:261–266.</w:t>
      </w:r>
    </w:p>
    <w:p w14:paraId="070F3106" w14:textId="77777777" w:rsidR="00970555" w:rsidRPr="00970555" w:rsidRDefault="00970555" w:rsidP="00970555">
      <w:pPr>
        <w:widowControl w:val="0"/>
        <w:autoSpaceDE w:val="0"/>
        <w:autoSpaceDN w:val="0"/>
        <w:adjustRightInd w:val="0"/>
        <w:ind w:left="480" w:hanging="480"/>
        <w:rPr>
          <w:noProof/>
        </w:rPr>
      </w:pPr>
      <w:r w:rsidRPr="00970555">
        <w:rPr>
          <w:smallCaps/>
          <w:noProof/>
        </w:rPr>
        <w:t>Dewar, R. E., and A. F. Richard</w:t>
      </w:r>
      <w:r w:rsidRPr="00970555">
        <w:rPr>
          <w:noProof/>
        </w:rPr>
        <w:t>. 2007. Evolution in the hypervariable environment of Madagascar. Proceedings of the National Academy of Sciences 104:13723–13727.</w:t>
      </w:r>
    </w:p>
    <w:p w14:paraId="6CD855DE" w14:textId="77777777" w:rsidR="00970555" w:rsidRPr="00970555" w:rsidRDefault="00970555" w:rsidP="00970555">
      <w:pPr>
        <w:widowControl w:val="0"/>
        <w:autoSpaceDE w:val="0"/>
        <w:autoSpaceDN w:val="0"/>
        <w:adjustRightInd w:val="0"/>
        <w:ind w:left="480" w:hanging="480"/>
        <w:rPr>
          <w:noProof/>
        </w:rPr>
      </w:pPr>
      <w:r w:rsidRPr="00970555">
        <w:rPr>
          <w:smallCaps/>
          <w:noProof/>
        </w:rPr>
        <w:t>Dobson, A. P., and A. M. Lyles</w:t>
      </w:r>
      <w:r w:rsidRPr="00970555">
        <w:rPr>
          <w:noProof/>
        </w:rPr>
        <w:t>. 1989. The population dynamics and conservation of primate populations. Conservation Biology 3:362–380.</w:t>
      </w:r>
    </w:p>
    <w:p w14:paraId="426329AC" w14:textId="77777777" w:rsidR="00970555" w:rsidRPr="00970555" w:rsidRDefault="00970555" w:rsidP="00970555">
      <w:pPr>
        <w:widowControl w:val="0"/>
        <w:autoSpaceDE w:val="0"/>
        <w:autoSpaceDN w:val="0"/>
        <w:adjustRightInd w:val="0"/>
        <w:ind w:left="480" w:hanging="480"/>
        <w:rPr>
          <w:noProof/>
        </w:rPr>
      </w:pPr>
      <w:r w:rsidRPr="00970555">
        <w:rPr>
          <w:smallCaps/>
          <w:noProof/>
        </w:rPr>
        <w:t>Dunham, A. E., O. H. Razafindratsima, P. Rakotonirina, and P. C. Wright</w:t>
      </w:r>
      <w:r w:rsidRPr="00970555">
        <w:rPr>
          <w:noProof/>
        </w:rPr>
        <w:t>. 2018. Fruiting phenology is linked to rainfall variability in a tropical rain forest. Biotropica 50:396–404.</w:t>
      </w:r>
    </w:p>
    <w:p w14:paraId="7142876B" w14:textId="77777777" w:rsidR="00970555" w:rsidRPr="00970555" w:rsidRDefault="00970555" w:rsidP="00970555">
      <w:pPr>
        <w:widowControl w:val="0"/>
        <w:autoSpaceDE w:val="0"/>
        <w:autoSpaceDN w:val="0"/>
        <w:adjustRightInd w:val="0"/>
        <w:ind w:left="480" w:hanging="480"/>
        <w:rPr>
          <w:noProof/>
        </w:rPr>
      </w:pPr>
      <w:r w:rsidRPr="00970555">
        <w:rPr>
          <w:smallCaps/>
          <w:noProof/>
        </w:rPr>
        <w:t>Fernández-Llamazares, Á. et al.</w:t>
      </w:r>
      <w:r w:rsidRPr="00970555">
        <w:rPr>
          <w:noProof/>
        </w:rPr>
        <w:t xml:space="preserve"> 2018. Are sacred caves still safe havens for the endemic bats of Madagascar? Oryx:1–5.</w:t>
      </w:r>
    </w:p>
    <w:p w14:paraId="20520F35" w14:textId="77777777" w:rsidR="00970555" w:rsidRPr="00970555" w:rsidRDefault="00970555" w:rsidP="00970555">
      <w:pPr>
        <w:widowControl w:val="0"/>
        <w:autoSpaceDE w:val="0"/>
        <w:autoSpaceDN w:val="0"/>
        <w:adjustRightInd w:val="0"/>
        <w:ind w:left="480" w:hanging="480"/>
        <w:rPr>
          <w:noProof/>
        </w:rPr>
      </w:pPr>
      <w:r w:rsidRPr="00970555">
        <w:rPr>
          <w:smallCaps/>
          <w:noProof/>
        </w:rPr>
        <w:t xml:space="preserve">Golden, C. D., M. H. Bonds, J. S. Brashares, B. J. Rodolph Rasolofoniaina, and C. </w:t>
      </w:r>
      <w:r w:rsidRPr="00970555">
        <w:rPr>
          <w:smallCaps/>
          <w:noProof/>
        </w:rPr>
        <w:lastRenderedPageBreak/>
        <w:t>Kremen</w:t>
      </w:r>
      <w:r w:rsidRPr="00970555">
        <w:rPr>
          <w:noProof/>
        </w:rPr>
        <w:t>. 2014. Economic valuation of subsistence harvest of wildlife in Madagascar. Conservation Biology:1–10.</w:t>
      </w:r>
    </w:p>
    <w:p w14:paraId="071E1722" w14:textId="77777777" w:rsidR="00970555" w:rsidRPr="00970555" w:rsidRDefault="00970555" w:rsidP="00970555">
      <w:pPr>
        <w:widowControl w:val="0"/>
        <w:autoSpaceDE w:val="0"/>
        <w:autoSpaceDN w:val="0"/>
        <w:adjustRightInd w:val="0"/>
        <w:ind w:left="480" w:hanging="480"/>
        <w:rPr>
          <w:noProof/>
        </w:rPr>
      </w:pPr>
      <w:r w:rsidRPr="00970555">
        <w:rPr>
          <w:smallCaps/>
          <w:noProof/>
        </w:rPr>
        <w:t>Guth, S. E. et al.</w:t>
      </w:r>
      <w:r w:rsidRPr="00970555">
        <w:rPr>
          <w:noProof/>
        </w:rPr>
        <w:t xml:space="preserve"> 2021. Bats host the most virulent--but not the most dangerous--zoonotic viruses. bioRxiv.</w:t>
      </w:r>
    </w:p>
    <w:p w14:paraId="286A33A4" w14:textId="77777777" w:rsidR="00970555" w:rsidRPr="00970555" w:rsidRDefault="00970555" w:rsidP="00970555">
      <w:pPr>
        <w:widowControl w:val="0"/>
        <w:autoSpaceDE w:val="0"/>
        <w:autoSpaceDN w:val="0"/>
        <w:adjustRightInd w:val="0"/>
        <w:ind w:left="480" w:hanging="480"/>
        <w:rPr>
          <w:noProof/>
        </w:rPr>
      </w:pPr>
      <w:r w:rsidRPr="00970555">
        <w:rPr>
          <w:smallCaps/>
          <w:noProof/>
        </w:rPr>
        <w:t>Guth, S., E. Visher, M. Boots, and C. E. Brook</w:t>
      </w:r>
      <w:r w:rsidRPr="00970555">
        <w:rPr>
          <w:noProof/>
        </w:rPr>
        <w:t>. 2019. Host phylogenetic distance drives trends in virus virulence and transmissibility across the animal – human interface. Phil. Trans. R. Soc B 374:20190296.</w:t>
      </w:r>
    </w:p>
    <w:p w14:paraId="0D4BEE93" w14:textId="77777777" w:rsidR="00970555" w:rsidRPr="00970555" w:rsidRDefault="00970555" w:rsidP="00970555">
      <w:pPr>
        <w:widowControl w:val="0"/>
        <w:autoSpaceDE w:val="0"/>
        <w:autoSpaceDN w:val="0"/>
        <w:adjustRightInd w:val="0"/>
        <w:ind w:left="480" w:hanging="480"/>
        <w:rPr>
          <w:noProof/>
        </w:rPr>
      </w:pPr>
      <w:r w:rsidRPr="00970555">
        <w:rPr>
          <w:smallCaps/>
          <w:noProof/>
        </w:rPr>
        <w:t>Hayman, D. T. S.</w:t>
      </w:r>
      <w:r w:rsidRPr="00970555">
        <w:rPr>
          <w:noProof/>
        </w:rPr>
        <w:t xml:space="preserve"> 2015. Biannual birth pulses allow filoviruses to persist in bat populations. Proceedings of the Royal Society B 282.</w:t>
      </w:r>
    </w:p>
    <w:p w14:paraId="350C48A2" w14:textId="77777777" w:rsidR="00970555" w:rsidRPr="00970555" w:rsidRDefault="00970555" w:rsidP="00970555">
      <w:pPr>
        <w:widowControl w:val="0"/>
        <w:autoSpaceDE w:val="0"/>
        <w:autoSpaceDN w:val="0"/>
        <w:adjustRightInd w:val="0"/>
        <w:ind w:left="480" w:hanging="480"/>
        <w:rPr>
          <w:noProof/>
        </w:rPr>
      </w:pPr>
      <w:r w:rsidRPr="00970555">
        <w:rPr>
          <w:smallCaps/>
          <w:noProof/>
        </w:rPr>
        <w:t>Heideman, P. D.</w:t>
      </w:r>
      <w:r w:rsidRPr="00970555">
        <w:rPr>
          <w:noProof/>
        </w:rPr>
        <w:t xml:space="preserve"> 1988. The timing of reproduction in the fruit bat </w:t>
      </w:r>
      <w:r w:rsidRPr="00970555">
        <w:rPr>
          <w:i/>
          <w:iCs/>
          <w:noProof/>
        </w:rPr>
        <w:t xml:space="preserve">Haplonycteris fischeri </w:t>
      </w:r>
      <w:r w:rsidRPr="00970555">
        <w:rPr>
          <w:noProof/>
        </w:rPr>
        <w:t xml:space="preserve"> (Pteropodidae): geographic variation and delayed development. Journal of Zoology 215:577–595.</w:t>
      </w:r>
    </w:p>
    <w:p w14:paraId="334B306A" w14:textId="77777777" w:rsidR="00970555" w:rsidRPr="00970555" w:rsidRDefault="00970555" w:rsidP="00970555">
      <w:pPr>
        <w:widowControl w:val="0"/>
        <w:autoSpaceDE w:val="0"/>
        <w:autoSpaceDN w:val="0"/>
        <w:adjustRightInd w:val="0"/>
        <w:ind w:left="480" w:hanging="480"/>
        <w:rPr>
          <w:noProof/>
        </w:rPr>
      </w:pPr>
      <w:r w:rsidRPr="00970555">
        <w:rPr>
          <w:smallCaps/>
          <w:noProof/>
        </w:rPr>
        <w:t>Heideman, P. D., and K. S. Powell</w:t>
      </w:r>
      <w:r w:rsidRPr="00970555">
        <w:rPr>
          <w:noProof/>
        </w:rPr>
        <w:t xml:space="preserve">. 1998. Age-specific reproductive strategies and delayed embryonic development in an old world fruit bat, </w:t>
      </w:r>
      <w:r w:rsidRPr="00970555">
        <w:rPr>
          <w:i/>
          <w:iCs/>
          <w:noProof/>
        </w:rPr>
        <w:t>Ptenochirus jagori</w:t>
      </w:r>
      <w:r w:rsidRPr="00970555">
        <w:rPr>
          <w:noProof/>
        </w:rPr>
        <w:t>. Journal of Mammalogy 79:295–311.</w:t>
      </w:r>
    </w:p>
    <w:p w14:paraId="668D29DF" w14:textId="77777777" w:rsidR="00970555" w:rsidRPr="00970555" w:rsidRDefault="00970555" w:rsidP="00970555">
      <w:pPr>
        <w:widowControl w:val="0"/>
        <w:autoSpaceDE w:val="0"/>
        <w:autoSpaceDN w:val="0"/>
        <w:adjustRightInd w:val="0"/>
        <w:ind w:left="480" w:hanging="480"/>
        <w:rPr>
          <w:noProof/>
        </w:rPr>
      </w:pPr>
      <w:r w:rsidRPr="00970555">
        <w:rPr>
          <w:smallCaps/>
          <w:noProof/>
        </w:rPr>
        <w:t>Hu, B. et al.</w:t>
      </w:r>
      <w:r w:rsidRPr="00970555">
        <w:rPr>
          <w:noProof/>
        </w:rPr>
        <w:t xml:space="preserve"> 2017. Discovery of a rich gene pool of bat SARS-related coronaviruses provides new insights into the origin of SARS coronavirus. PLoS Pathogens 13:1–27.</w:t>
      </w:r>
    </w:p>
    <w:p w14:paraId="508C4845" w14:textId="77777777" w:rsidR="00970555" w:rsidRPr="00970555" w:rsidRDefault="00970555" w:rsidP="00970555">
      <w:pPr>
        <w:widowControl w:val="0"/>
        <w:autoSpaceDE w:val="0"/>
        <w:autoSpaceDN w:val="0"/>
        <w:adjustRightInd w:val="0"/>
        <w:ind w:left="480" w:hanging="480"/>
        <w:rPr>
          <w:noProof/>
        </w:rPr>
      </w:pPr>
      <w:r w:rsidRPr="00970555">
        <w:rPr>
          <w:smallCaps/>
          <w:noProof/>
        </w:rPr>
        <w:t>Iehlé, C., G. Razafitrimo, J. Razainirina, N. Andriaholinirina, S. M. Goodman, and C. Faure</w:t>
      </w:r>
      <w:r w:rsidRPr="00970555">
        <w:rPr>
          <w:noProof/>
        </w:rPr>
        <w:t>. 2007. Henipavirus and Tioman virus antibodies in Pteropodid bats, Madagascar. Emerging Infectious Diseases 13:159–161.</w:t>
      </w:r>
    </w:p>
    <w:p w14:paraId="30BD6D5D" w14:textId="77777777" w:rsidR="00970555" w:rsidRPr="00970555" w:rsidRDefault="00970555" w:rsidP="00970555">
      <w:pPr>
        <w:widowControl w:val="0"/>
        <w:autoSpaceDE w:val="0"/>
        <w:autoSpaceDN w:val="0"/>
        <w:adjustRightInd w:val="0"/>
        <w:ind w:left="480" w:hanging="480"/>
        <w:rPr>
          <w:noProof/>
        </w:rPr>
      </w:pPr>
      <w:r w:rsidRPr="00970555">
        <w:rPr>
          <w:smallCaps/>
          <w:noProof/>
        </w:rPr>
        <w:t>Jenkins, R. K. B., and P. A. Racey</w:t>
      </w:r>
      <w:r w:rsidRPr="00970555">
        <w:rPr>
          <w:noProof/>
        </w:rPr>
        <w:t>. 2008. Bats as bushmeat in Madagascar. Madagascar Conservation and Development 3:22–30.</w:t>
      </w:r>
    </w:p>
    <w:p w14:paraId="6E194AA5" w14:textId="77777777" w:rsidR="00970555" w:rsidRPr="00970555" w:rsidRDefault="00970555" w:rsidP="00970555">
      <w:pPr>
        <w:widowControl w:val="0"/>
        <w:autoSpaceDE w:val="0"/>
        <w:autoSpaceDN w:val="0"/>
        <w:adjustRightInd w:val="0"/>
        <w:ind w:left="480" w:hanging="480"/>
        <w:rPr>
          <w:noProof/>
        </w:rPr>
      </w:pPr>
      <w:r w:rsidRPr="00970555">
        <w:rPr>
          <w:smallCaps/>
          <w:noProof/>
        </w:rPr>
        <w:t>Joffrin, L. et al.</w:t>
      </w:r>
      <w:r w:rsidRPr="00970555">
        <w:rPr>
          <w:noProof/>
        </w:rPr>
        <w:t xml:space="preserve"> 2019. Bat coronavirus phylogeography in the western Indian Ocean. Scientific Reports:742866.</w:t>
      </w:r>
    </w:p>
    <w:p w14:paraId="5B518F2E" w14:textId="77777777" w:rsidR="00970555" w:rsidRPr="00970555" w:rsidRDefault="00970555" w:rsidP="00970555">
      <w:pPr>
        <w:widowControl w:val="0"/>
        <w:autoSpaceDE w:val="0"/>
        <w:autoSpaceDN w:val="0"/>
        <w:adjustRightInd w:val="0"/>
        <w:ind w:left="480" w:hanging="480"/>
        <w:rPr>
          <w:noProof/>
        </w:rPr>
      </w:pPr>
      <w:r w:rsidRPr="00970555">
        <w:rPr>
          <w:smallCaps/>
          <w:noProof/>
        </w:rPr>
        <w:t>Jones, K. E., S. P. Mickleburgh, W. Sechrest, and A. L. Walsh</w:t>
      </w:r>
      <w:r w:rsidRPr="00970555">
        <w:rPr>
          <w:noProof/>
        </w:rPr>
        <w:t>. 2009. Global overview of the conservation of island bats: Importance, challenges and opportunities. Island Bats: Evolution, Ecology &amp; Conservation:496–531.</w:t>
      </w:r>
    </w:p>
    <w:p w14:paraId="62EEBFA2" w14:textId="77777777" w:rsidR="00970555" w:rsidRPr="00970555" w:rsidRDefault="00970555" w:rsidP="00970555">
      <w:pPr>
        <w:widowControl w:val="0"/>
        <w:autoSpaceDE w:val="0"/>
        <w:autoSpaceDN w:val="0"/>
        <w:adjustRightInd w:val="0"/>
        <w:ind w:left="480" w:hanging="480"/>
        <w:rPr>
          <w:noProof/>
        </w:rPr>
      </w:pPr>
      <w:r w:rsidRPr="00970555">
        <w:rPr>
          <w:smallCaps/>
          <w:noProof/>
        </w:rPr>
        <w:t>Kamins, A. O. et al.</w:t>
      </w:r>
      <w:r w:rsidRPr="00970555">
        <w:rPr>
          <w:noProof/>
        </w:rPr>
        <w:t xml:space="preserve"> 2011. Uncovering the fruit bat bushmeat commodity chain and the true extent of fruit bat hunting in Ghana, West Africa. Biological Conservation 144:3000–3008.</w:t>
      </w:r>
    </w:p>
    <w:p w14:paraId="7C3AA794" w14:textId="77777777" w:rsidR="00970555" w:rsidRPr="00970555" w:rsidRDefault="00970555" w:rsidP="00970555">
      <w:pPr>
        <w:widowControl w:val="0"/>
        <w:autoSpaceDE w:val="0"/>
        <w:autoSpaceDN w:val="0"/>
        <w:adjustRightInd w:val="0"/>
        <w:ind w:left="480" w:hanging="480"/>
        <w:rPr>
          <w:noProof/>
        </w:rPr>
      </w:pPr>
      <w:r w:rsidRPr="00970555">
        <w:rPr>
          <w:smallCaps/>
          <w:noProof/>
        </w:rPr>
        <w:t>Kunz, T. H., E. Braun de Torrez, D. Bauer, T. Lobova, and T. H. Fleming</w:t>
      </w:r>
      <w:r w:rsidRPr="00970555">
        <w:rPr>
          <w:noProof/>
        </w:rPr>
        <w:t>. 2011. Ecosystem services provided by bats. Annals of the New York Academy of Sciences 1223:1–38.</w:t>
      </w:r>
    </w:p>
    <w:p w14:paraId="713BD106" w14:textId="77777777" w:rsidR="00970555" w:rsidRPr="00970555" w:rsidRDefault="00970555" w:rsidP="00970555">
      <w:pPr>
        <w:widowControl w:val="0"/>
        <w:autoSpaceDE w:val="0"/>
        <w:autoSpaceDN w:val="0"/>
        <w:adjustRightInd w:val="0"/>
        <w:ind w:left="480" w:hanging="480"/>
        <w:rPr>
          <w:noProof/>
        </w:rPr>
      </w:pPr>
      <w:r w:rsidRPr="00970555">
        <w:rPr>
          <w:smallCaps/>
          <w:noProof/>
        </w:rPr>
        <w:t>Lagadec, E. et al.</w:t>
      </w:r>
      <w:r w:rsidRPr="00970555">
        <w:rPr>
          <w:noProof/>
        </w:rPr>
        <w:t xml:space="preserve"> 2016. Identification of Tenrec ecaudatus, a Wild Mammal Introduced to Mayotte Island, as a Reservoir of the Newly Identified Human Pathogenic Leptospira mayottensis. PLOS Neglected Tropical Diseases 10:e0004933.</w:t>
      </w:r>
    </w:p>
    <w:p w14:paraId="1ECEC18D" w14:textId="77777777" w:rsidR="00970555" w:rsidRPr="00970555" w:rsidRDefault="00970555" w:rsidP="00970555">
      <w:pPr>
        <w:widowControl w:val="0"/>
        <w:autoSpaceDE w:val="0"/>
        <w:autoSpaceDN w:val="0"/>
        <w:adjustRightInd w:val="0"/>
        <w:ind w:left="480" w:hanging="480"/>
        <w:rPr>
          <w:noProof/>
        </w:rPr>
      </w:pPr>
      <w:r w:rsidRPr="00970555">
        <w:rPr>
          <w:smallCaps/>
          <w:noProof/>
        </w:rPr>
        <w:t>Langrand, O.</w:t>
      </w:r>
      <w:r w:rsidRPr="00970555">
        <w:rPr>
          <w:noProof/>
        </w:rPr>
        <w:t xml:space="preserve"> 1990. Guide to the birds of Madagascar. Yale University Press, New Haven, CT.</w:t>
      </w:r>
    </w:p>
    <w:p w14:paraId="7CE40720" w14:textId="77777777" w:rsidR="00970555" w:rsidRPr="00970555" w:rsidRDefault="00970555" w:rsidP="00970555">
      <w:pPr>
        <w:widowControl w:val="0"/>
        <w:autoSpaceDE w:val="0"/>
        <w:autoSpaceDN w:val="0"/>
        <w:adjustRightInd w:val="0"/>
        <w:ind w:left="480" w:hanging="480"/>
        <w:rPr>
          <w:noProof/>
        </w:rPr>
      </w:pPr>
      <w:r w:rsidRPr="00970555">
        <w:rPr>
          <w:smallCaps/>
          <w:noProof/>
        </w:rPr>
        <w:t>Legendre, P.</w:t>
      </w:r>
      <w:r w:rsidRPr="00970555">
        <w:rPr>
          <w:noProof/>
        </w:rPr>
        <w:t xml:space="preserve"> 2014. lmodel2: Model II Regression. R package version 1.7-2.</w:t>
      </w:r>
    </w:p>
    <w:p w14:paraId="52F24CB6" w14:textId="77777777" w:rsidR="00970555" w:rsidRPr="00970555" w:rsidRDefault="00970555" w:rsidP="00970555">
      <w:pPr>
        <w:widowControl w:val="0"/>
        <w:autoSpaceDE w:val="0"/>
        <w:autoSpaceDN w:val="0"/>
        <w:adjustRightInd w:val="0"/>
        <w:ind w:left="480" w:hanging="480"/>
        <w:rPr>
          <w:noProof/>
        </w:rPr>
      </w:pPr>
      <w:r w:rsidRPr="00970555">
        <w:rPr>
          <w:smallCaps/>
          <w:noProof/>
        </w:rPr>
        <w:t>Long, E., and P. a. Racey</w:t>
      </w:r>
      <w:r w:rsidRPr="00970555">
        <w:rPr>
          <w:noProof/>
        </w:rPr>
        <w:t>. 2007. An exotic plantation crop as a keystone resource for an endemic megachiropteran, Pteropus rufus, in Madagascar. Journal of Tropical Ecology 23:397.</w:t>
      </w:r>
    </w:p>
    <w:p w14:paraId="3475C626" w14:textId="77777777" w:rsidR="00970555" w:rsidRPr="00970555" w:rsidRDefault="00970555" w:rsidP="00970555">
      <w:pPr>
        <w:widowControl w:val="0"/>
        <w:autoSpaceDE w:val="0"/>
        <w:autoSpaceDN w:val="0"/>
        <w:adjustRightInd w:val="0"/>
        <w:ind w:left="480" w:hanging="480"/>
        <w:rPr>
          <w:noProof/>
        </w:rPr>
      </w:pPr>
      <w:r w:rsidRPr="00970555">
        <w:rPr>
          <w:smallCaps/>
          <w:noProof/>
        </w:rPr>
        <w:t>MacKinnon, J. L., C. E. Hawkins, and P. A. Racey</w:t>
      </w:r>
      <w:r w:rsidRPr="00970555">
        <w:rPr>
          <w:noProof/>
        </w:rPr>
        <w:t>. 2003. Pteropodidae, Fruit Bats, Fanihy, Angavo. Pp. 1299–1302 in The Natural History of Madagascar (S. M. Goodman &amp; J. P. Benstead, eds.). The Universit of Chicago Press.</w:t>
      </w:r>
    </w:p>
    <w:p w14:paraId="253F6617" w14:textId="77777777" w:rsidR="00970555" w:rsidRPr="00970555" w:rsidRDefault="00970555" w:rsidP="00970555">
      <w:pPr>
        <w:widowControl w:val="0"/>
        <w:autoSpaceDE w:val="0"/>
        <w:autoSpaceDN w:val="0"/>
        <w:adjustRightInd w:val="0"/>
        <w:ind w:left="480" w:hanging="480"/>
        <w:rPr>
          <w:noProof/>
        </w:rPr>
      </w:pPr>
      <w:r w:rsidRPr="00970555">
        <w:rPr>
          <w:smallCaps/>
          <w:noProof/>
        </w:rPr>
        <w:t>McConkey, K. R., and D. R. Drake</w:t>
      </w:r>
      <w:r w:rsidRPr="00970555">
        <w:rPr>
          <w:noProof/>
        </w:rPr>
        <w:t>. 2006. Flying foxes cease to function as seed dispersers long before they become rare. Ecology 87:271–276.</w:t>
      </w:r>
    </w:p>
    <w:p w14:paraId="0C3C425F" w14:textId="77777777" w:rsidR="00970555" w:rsidRPr="00970555" w:rsidRDefault="00970555" w:rsidP="00970555">
      <w:pPr>
        <w:widowControl w:val="0"/>
        <w:autoSpaceDE w:val="0"/>
        <w:autoSpaceDN w:val="0"/>
        <w:adjustRightInd w:val="0"/>
        <w:ind w:left="480" w:hanging="480"/>
        <w:rPr>
          <w:noProof/>
        </w:rPr>
      </w:pPr>
      <w:r w:rsidRPr="00970555">
        <w:rPr>
          <w:smallCaps/>
          <w:noProof/>
        </w:rPr>
        <w:t>McIlwee, A. P., and L. Martin</w:t>
      </w:r>
      <w:r w:rsidRPr="00970555">
        <w:rPr>
          <w:noProof/>
        </w:rPr>
        <w:t>. 2002. On the intrinsic capacity for increase of Australian flying-foxes (</w:t>
      </w:r>
      <w:r w:rsidRPr="00970555">
        <w:rPr>
          <w:i/>
          <w:iCs/>
          <w:noProof/>
        </w:rPr>
        <w:t xml:space="preserve">Pteropus spp., Megachiroptera </w:t>
      </w:r>
      <w:r w:rsidRPr="00970555">
        <w:rPr>
          <w:noProof/>
        </w:rPr>
        <w:t>). Australian Zoologist 32:76–100.</w:t>
      </w:r>
    </w:p>
    <w:p w14:paraId="7ECAEAF5" w14:textId="77777777" w:rsidR="00970555" w:rsidRPr="00970555" w:rsidRDefault="00970555" w:rsidP="00970555">
      <w:pPr>
        <w:widowControl w:val="0"/>
        <w:autoSpaceDE w:val="0"/>
        <w:autoSpaceDN w:val="0"/>
        <w:adjustRightInd w:val="0"/>
        <w:ind w:left="480" w:hanging="480"/>
        <w:rPr>
          <w:noProof/>
        </w:rPr>
      </w:pPr>
      <w:r w:rsidRPr="00970555">
        <w:rPr>
          <w:smallCaps/>
          <w:noProof/>
        </w:rPr>
        <w:lastRenderedPageBreak/>
        <w:t>Meenakumari, K. J., and A. Krishna</w:t>
      </w:r>
      <w:r w:rsidRPr="00970555">
        <w:rPr>
          <w:noProof/>
        </w:rPr>
        <w:t xml:space="preserve">. 2005. Delayed embryonic development in the Indian short-nosed fruit bat, </w:t>
      </w:r>
      <w:r w:rsidRPr="00970555">
        <w:rPr>
          <w:i/>
          <w:iCs/>
          <w:noProof/>
        </w:rPr>
        <w:t>Cynopterus sphinx</w:t>
      </w:r>
      <w:r w:rsidRPr="00970555">
        <w:rPr>
          <w:noProof/>
        </w:rPr>
        <w:t>. Zoology 108:131–140.</w:t>
      </w:r>
    </w:p>
    <w:p w14:paraId="49A4BEE7" w14:textId="77777777" w:rsidR="00970555" w:rsidRPr="00970555" w:rsidRDefault="00970555" w:rsidP="00970555">
      <w:pPr>
        <w:widowControl w:val="0"/>
        <w:autoSpaceDE w:val="0"/>
        <w:autoSpaceDN w:val="0"/>
        <w:adjustRightInd w:val="0"/>
        <w:ind w:left="480" w:hanging="480"/>
        <w:rPr>
          <w:noProof/>
        </w:rPr>
      </w:pPr>
      <w:r w:rsidRPr="00970555">
        <w:rPr>
          <w:smallCaps/>
          <w:noProof/>
        </w:rPr>
        <w:t>Mélade, J. et al.</w:t>
      </w:r>
      <w:r w:rsidRPr="00970555">
        <w:rPr>
          <w:noProof/>
        </w:rPr>
        <w:t xml:space="preserve"> 2016. Serological Evidence of Lyssaviruses among Bats on Southwestern Indian Ocean Islands. Plos One 11:e0160553.</w:t>
      </w:r>
    </w:p>
    <w:p w14:paraId="503C6E2C" w14:textId="77777777" w:rsidR="00970555" w:rsidRPr="00970555" w:rsidRDefault="00970555" w:rsidP="00970555">
      <w:pPr>
        <w:widowControl w:val="0"/>
        <w:autoSpaceDE w:val="0"/>
        <w:autoSpaceDN w:val="0"/>
        <w:adjustRightInd w:val="0"/>
        <w:ind w:left="480" w:hanging="480"/>
        <w:rPr>
          <w:noProof/>
        </w:rPr>
      </w:pPr>
      <w:r w:rsidRPr="00970555">
        <w:rPr>
          <w:smallCaps/>
          <w:noProof/>
        </w:rPr>
        <w:t>Mutere, F. A.</w:t>
      </w:r>
      <w:r w:rsidRPr="00970555">
        <w:rPr>
          <w:noProof/>
        </w:rPr>
        <w:t xml:space="preserve"> 1967. The breeding biology of equatorial vertebrates: reproduction in the fruit bat, </w:t>
      </w:r>
      <w:r w:rsidRPr="00970555">
        <w:rPr>
          <w:i/>
          <w:iCs/>
          <w:noProof/>
        </w:rPr>
        <w:t>Eidolon helvum</w:t>
      </w:r>
      <w:r w:rsidRPr="00970555">
        <w:rPr>
          <w:noProof/>
        </w:rPr>
        <w:t>, at latitude 0°20′N. Journal of Zoology 153:153–161.</w:t>
      </w:r>
    </w:p>
    <w:p w14:paraId="395B680D" w14:textId="77777777" w:rsidR="00970555" w:rsidRPr="00970555" w:rsidRDefault="00970555" w:rsidP="00970555">
      <w:pPr>
        <w:widowControl w:val="0"/>
        <w:autoSpaceDE w:val="0"/>
        <w:autoSpaceDN w:val="0"/>
        <w:adjustRightInd w:val="0"/>
        <w:ind w:left="480" w:hanging="480"/>
        <w:rPr>
          <w:noProof/>
        </w:rPr>
      </w:pPr>
      <w:r w:rsidRPr="00970555">
        <w:rPr>
          <w:smallCaps/>
          <w:noProof/>
        </w:rPr>
        <w:t>Ng, M. et al.</w:t>
      </w:r>
      <w:r w:rsidRPr="00970555">
        <w:rPr>
          <w:noProof/>
        </w:rPr>
        <w:t xml:space="preserve"> 2015. NPC1 contributes to species-specific patterns of Ebola virus infection in bats. eLife 4:e11785.</w:t>
      </w:r>
    </w:p>
    <w:p w14:paraId="02B37AF1" w14:textId="77777777" w:rsidR="00970555" w:rsidRPr="00970555" w:rsidRDefault="00970555" w:rsidP="00970555">
      <w:pPr>
        <w:widowControl w:val="0"/>
        <w:autoSpaceDE w:val="0"/>
        <w:autoSpaceDN w:val="0"/>
        <w:adjustRightInd w:val="0"/>
        <w:ind w:left="480" w:hanging="480"/>
        <w:rPr>
          <w:noProof/>
        </w:rPr>
      </w:pPr>
      <w:r w:rsidRPr="00970555">
        <w:rPr>
          <w:smallCaps/>
          <w:noProof/>
        </w:rPr>
        <w:t>Noroalintseheno Lalarivoniaina, O. S., F. I. Rajemison, R. V. Ramanantsalama, A. Andrianarimisa, and S. M. Goodman</w:t>
      </w:r>
      <w:r w:rsidRPr="00970555">
        <w:rPr>
          <w:noProof/>
        </w:rPr>
        <w:t xml:space="preserve">. 2019. Population size and survival of the Malagasy fruit bat </w:t>
      </w:r>
      <w:r w:rsidRPr="00970555">
        <w:rPr>
          <w:i/>
          <w:iCs/>
          <w:noProof/>
        </w:rPr>
        <w:t>Rousettus madagascariensis</w:t>
      </w:r>
      <w:r w:rsidRPr="00970555">
        <w:rPr>
          <w:noProof/>
        </w:rPr>
        <w:t xml:space="preserve"> (Pteropodidae) in Ankarana, Northern Madagascar. Acta Chiropterologica 21:103–113.</w:t>
      </w:r>
    </w:p>
    <w:p w14:paraId="3A801637" w14:textId="77777777" w:rsidR="00970555" w:rsidRPr="00970555" w:rsidRDefault="00970555" w:rsidP="00970555">
      <w:pPr>
        <w:widowControl w:val="0"/>
        <w:autoSpaceDE w:val="0"/>
        <w:autoSpaceDN w:val="0"/>
        <w:adjustRightInd w:val="0"/>
        <w:ind w:left="480" w:hanging="480"/>
        <w:rPr>
          <w:noProof/>
        </w:rPr>
      </w:pPr>
      <w:r w:rsidRPr="00970555">
        <w:rPr>
          <w:smallCaps/>
          <w:noProof/>
        </w:rPr>
        <w:t>Odukoya, S. A. et al.</w:t>
      </w:r>
      <w:r w:rsidRPr="00970555">
        <w:rPr>
          <w:noProof/>
        </w:rPr>
        <w:t xml:space="preserve"> 2008. Histological investigation of the pregnant and non pregnant uterine limbs of the frugivorous bat (</w:t>
      </w:r>
      <w:r w:rsidRPr="00970555">
        <w:rPr>
          <w:i/>
          <w:iCs/>
          <w:noProof/>
        </w:rPr>
        <w:t>Eidolon helvum</w:t>
      </w:r>
      <w:r w:rsidRPr="00970555">
        <w:rPr>
          <w:noProof/>
        </w:rPr>
        <w:t>). International Journal of Integrative Biology 3:169–174.</w:t>
      </w:r>
    </w:p>
    <w:p w14:paraId="5EE10B55" w14:textId="77777777" w:rsidR="00970555" w:rsidRPr="00970555" w:rsidRDefault="00970555" w:rsidP="00970555">
      <w:pPr>
        <w:widowControl w:val="0"/>
        <w:autoSpaceDE w:val="0"/>
        <w:autoSpaceDN w:val="0"/>
        <w:adjustRightInd w:val="0"/>
        <w:ind w:left="480" w:hanging="480"/>
        <w:rPr>
          <w:noProof/>
        </w:rPr>
      </w:pPr>
      <w:r w:rsidRPr="00970555">
        <w:rPr>
          <w:smallCaps/>
          <w:noProof/>
        </w:rPr>
        <w:t>Oleksy, R., L. Giuggioli, T. J. McKetterick, P. A. Racey, and G. Jones</w:t>
      </w:r>
      <w:r w:rsidRPr="00970555">
        <w:rPr>
          <w:noProof/>
        </w:rPr>
        <w:t>. 2017. Flying foxes create extensive seed shadows and enhance germination success of pioneer plant species in deforested Madagascan landscapes. PLoS ONE 12:1–17.</w:t>
      </w:r>
    </w:p>
    <w:p w14:paraId="7A7C9411" w14:textId="77777777" w:rsidR="00970555" w:rsidRPr="00970555" w:rsidRDefault="00970555" w:rsidP="00970555">
      <w:pPr>
        <w:widowControl w:val="0"/>
        <w:autoSpaceDE w:val="0"/>
        <w:autoSpaceDN w:val="0"/>
        <w:adjustRightInd w:val="0"/>
        <w:ind w:left="480" w:hanging="480"/>
        <w:rPr>
          <w:noProof/>
        </w:rPr>
      </w:pPr>
      <w:r w:rsidRPr="00970555">
        <w:rPr>
          <w:smallCaps/>
          <w:noProof/>
        </w:rPr>
        <w:t>Oleksy, R., P. A. Racey, and G. Jones</w:t>
      </w:r>
      <w:r w:rsidRPr="00970555">
        <w:rPr>
          <w:noProof/>
        </w:rPr>
        <w:t>. 2015. High-resolution GPS tracking reveals habitat selection and the potential for long-distance seed dispersal by Madagascan flying foxes Pteropus rufus. Global Ecology and Conservation.</w:t>
      </w:r>
    </w:p>
    <w:p w14:paraId="1849485D" w14:textId="77777777" w:rsidR="00970555" w:rsidRPr="00970555" w:rsidRDefault="00970555" w:rsidP="00970555">
      <w:pPr>
        <w:widowControl w:val="0"/>
        <w:autoSpaceDE w:val="0"/>
        <w:autoSpaceDN w:val="0"/>
        <w:adjustRightInd w:val="0"/>
        <w:ind w:left="480" w:hanging="480"/>
        <w:rPr>
          <w:noProof/>
        </w:rPr>
      </w:pPr>
      <w:r w:rsidRPr="00970555">
        <w:rPr>
          <w:smallCaps/>
          <w:noProof/>
        </w:rPr>
        <w:t>Oleksy, R., F. Randrianandrianina, and R. K. B. Jenkins</w:t>
      </w:r>
      <w:r w:rsidRPr="00970555">
        <w:rPr>
          <w:noProof/>
        </w:rPr>
        <w:t>. 2003. Commercial hunting of foraging fruit bats in Western Madagascar. African Bat Conservation News 37:239–246.</w:t>
      </w:r>
    </w:p>
    <w:p w14:paraId="4E69D8BF" w14:textId="77777777" w:rsidR="00970555" w:rsidRPr="00970555" w:rsidRDefault="00970555" w:rsidP="00970555">
      <w:pPr>
        <w:widowControl w:val="0"/>
        <w:autoSpaceDE w:val="0"/>
        <w:autoSpaceDN w:val="0"/>
        <w:adjustRightInd w:val="0"/>
        <w:ind w:left="480" w:hanging="480"/>
        <w:rPr>
          <w:noProof/>
        </w:rPr>
      </w:pPr>
      <w:r w:rsidRPr="00970555">
        <w:rPr>
          <w:smallCaps/>
          <w:noProof/>
        </w:rPr>
        <w:t>Openshaw, J. J. et al.</w:t>
      </w:r>
      <w:r w:rsidRPr="00970555">
        <w:rPr>
          <w:noProof/>
        </w:rPr>
        <w:t xml:space="preserve"> 2016. Bat Hunting and Bat-Human Interactions in Bangladeshi Villages: Implications for Zoonotic Disease Transmission and Bat Conservation. Transboundary and Emerging Diseases:1–7.</w:t>
      </w:r>
    </w:p>
    <w:p w14:paraId="4DAD03BC" w14:textId="77777777" w:rsidR="00970555" w:rsidRPr="00970555" w:rsidRDefault="00970555" w:rsidP="00970555">
      <w:pPr>
        <w:widowControl w:val="0"/>
        <w:autoSpaceDE w:val="0"/>
        <w:autoSpaceDN w:val="0"/>
        <w:adjustRightInd w:val="0"/>
        <w:ind w:left="480" w:hanging="480"/>
        <w:rPr>
          <w:noProof/>
        </w:rPr>
      </w:pPr>
      <w:r w:rsidRPr="00970555">
        <w:rPr>
          <w:smallCaps/>
          <w:noProof/>
        </w:rPr>
        <w:t>Peel, A. J. et al.</w:t>
      </w:r>
      <w:r w:rsidRPr="00970555">
        <w:rPr>
          <w:noProof/>
        </w:rPr>
        <w:t xml:space="preserve"> 2012. Henipavirus neutralising antibodies in an isolated island population of African fruit bats. PloS One 7:e30346.</w:t>
      </w:r>
    </w:p>
    <w:p w14:paraId="01750FCE" w14:textId="77777777" w:rsidR="00970555" w:rsidRPr="00970555" w:rsidRDefault="00970555" w:rsidP="00970555">
      <w:pPr>
        <w:widowControl w:val="0"/>
        <w:autoSpaceDE w:val="0"/>
        <w:autoSpaceDN w:val="0"/>
        <w:adjustRightInd w:val="0"/>
        <w:ind w:left="480" w:hanging="480"/>
        <w:rPr>
          <w:noProof/>
        </w:rPr>
      </w:pPr>
      <w:r w:rsidRPr="00970555">
        <w:rPr>
          <w:smallCaps/>
          <w:noProof/>
        </w:rPr>
        <w:t>Peel, A. J. et al.</w:t>
      </w:r>
      <w:r w:rsidRPr="00970555">
        <w:rPr>
          <w:noProof/>
        </w:rPr>
        <w:t xml:space="preserve"> 2013. Continent-wide panmixia of an African fruit bat facilitates transmission of potentially zoonotic viruses. Nature Communications 4:2770.</w:t>
      </w:r>
    </w:p>
    <w:p w14:paraId="02EBF069" w14:textId="77777777" w:rsidR="00970555" w:rsidRPr="00970555" w:rsidRDefault="00970555" w:rsidP="00970555">
      <w:pPr>
        <w:widowControl w:val="0"/>
        <w:autoSpaceDE w:val="0"/>
        <w:autoSpaceDN w:val="0"/>
        <w:adjustRightInd w:val="0"/>
        <w:ind w:left="480" w:hanging="480"/>
        <w:rPr>
          <w:noProof/>
        </w:rPr>
      </w:pPr>
      <w:r w:rsidRPr="00970555">
        <w:rPr>
          <w:smallCaps/>
          <w:noProof/>
        </w:rPr>
        <w:t>Peel, A. J. et al.</w:t>
      </w:r>
      <w:r w:rsidRPr="00970555">
        <w:rPr>
          <w:noProof/>
        </w:rPr>
        <w:t xml:space="preserve"> 2014. The effect of seasonal birth pulses on pathogen persistence in wild mammal populations. Proceedings of the Royal Society B 281:20132962.</w:t>
      </w:r>
    </w:p>
    <w:p w14:paraId="3072A3D2" w14:textId="77777777" w:rsidR="00970555" w:rsidRPr="00970555" w:rsidRDefault="00970555" w:rsidP="00970555">
      <w:pPr>
        <w:widowControl w:val="0"/>
        <w:autoSpaceDE w:val="0"/>
        <w:autoSpaceDN w:val="0"/>
        <w:adjustRightInd w:val="0"/>
        <w:ind w:left="480" w:hanging="480"/>
        <w:rPr>
          <w:noProof/>
        </w:rPr>
      </w:pPr>
      <w:r w:rsidRPr="00970555">
        <w:rPr>
          <w:smallCaps/>
          <w:noProof/>
        </w:rPr>
        <w:t>Peel, A. J. et al.</w:t>
      </w:r>
      <w:r w:rsidRPr="00970555">
        <w:rPr>
          <w:noProof/>
        </w:rPr>
        <w:t xml:space="preserve"> 2017. How does Africa’s most hunted bat vary across the continent? Population traits of the Straw-Coloured Fruit Bat (</w:t>
      </w:r>
      <w:r w:rsidRPr="00970555">
        <w:rPr>
          <w:i/>
          <w:iCs/>
          <w:noProof/>
        </w:rPr>
        <w:t>Eidolon helvum</w:t>
      </w:r>
      <w:r w:rsidRPr="00970555">
        <w:rPr>
          <w:noProof/>
        </w:rPr>
        <w:t>) and its interactions with humans. Acta Chiropterologica 19:77–92.</w:t>
      </w:r>
    </w:p>
    <w:p w14:paraId="39036CB1" w14:textId="77777777" w:rsidR="00970555" w:rsidRPr="00970555" w:rsidRDefault="00970555" w:rsidP="00970555">
      <w:pPr>
        <w:widowControl w:val="0"/>
        <w:autoSpaceDE w:val="0"/>
        <w:autoSpaceDN w:val="0"/>
        <w:adjustRightInd w:val="0"/>
        <w:ind w:left="480" w:hanging="480"/>
        <w:rPr>
          <w:noProof/>
        </w:rPr>
      </w:pPr>
      <w:r w:rsidRPr="00970555">
        <w:rPr>
          <w:smallCaps/>
          <w:noProof/>
        </w:rPr>
        <w:t>Picot, M., R. K. B. Jenkins, O. Ramilijaona, P. A. Racey, and S. M. Carrie</w:t>
      </w:r>
      <w:r w:rsidRPr="00970555">
        <w:rPr>
          <w:noProof/>
        </w:rPr>
        <w:t xml:space="preserve">. 2007. The feeding ecology of </w:t>
      </w:r>
      <w:r w:rsidRPr="00970555">
        <w:rPr>
          <w:i/>
          <w:iCs/>
          <w:noProof/>
        </w:rPr>
        <w:t>Eidolon dupreanum</w:t>
      </w:r>
      <w:r w:rsidRPr="00970555">
        <w:rPr>
          <w:noProof/>
        </w:rPr>
        <w:t xml:space="preserve"> (Pteropodidae) in eastern Madagascar. African Journal of Ecology 45:645–650.</w:t>
      </w:r>
    </w:p>
    <w:p w14:paraId="536D92BC" w14:textId="77777777" w:rsidR="00970555" w:rsidRPr="00970555" w:rsidRDefault="00970555" w:rsidP="00970555">
      <w:pPr>
        <w:widowControl w:val="0"/>
        <w:autoSpaceDE w:val="0"/>
        <w:autoSpaceDN w:val="0"/>
        <w:adjustRightInd w:val="0"/>
        <w:ind w:left="480" w:hanging="480"/>
        <w:rPr>
          <w:noProof/>
        </w:rPr>
      </w:pPr>
      <w:r w:rsidRPr="00970555">
        <w:rPr>
          <w:smallCaps/>
          <w:noProof/>
        </w:rPr>
        <w:t>Plowright, R. K. et al.</w:t>
      </w:r>
      <w:r w:rsidRPr="00970555">
        <w:rPr>
          <w:noProof/>
        </w:rPr>
        <w:t xml:space="preserve"> 2008. Reproduction and nutritional stress are risk factors for Hendra virus infection in little red flying foxes (</w:t>
      </w:r>
      <w:r w:rsidRPr="00970555">
        <w:rPr>
          <w:i/>
          <w:iCs/>
          <w:noProof/>
        </w:rPr>
        <w:t>Pteropus scapulatus</w:t>
      </w:r>
      <w:r w:rsidRPr="00970555">
        <w:rPr>
          <w:noProof/>
        </w:rPr>
        <w:t>). Proceedings of the Royal Society B: Biological Sciences 275:861–9.</w:t>
      </w:r>
    </w:p>
    <w:p w14:paraId="2DA322F2" w14:textId="77777777" w:rsidR="00970555" w:rsidRPr="00970555" w:rsidRDefault="00970555" w:rsidP="00970555">
      <w:pPr>
        <w:widowControl w:val="0"/>
        <w:autoSpaceDE w:val="0"/>
        <w:autoSpaceDN w:val="0"/>
        <w:adjustRightInd w:val="0"/>
        <w:ind w:left="480" w:hanging="480"/>
        <w:rPr>
          <w:noProof/>
        </w:rPr>
      </w:pPr>
      <w:r w:rsidRPr="00970555">
        <w:rPr>
          <w:smallCaps/>
          <w:noProof/>
        </w:rPr>
        <w:t>Raharimihaja, T. E. A., J. L. M. Rakotoarison, P. A. Racey, and R. A. Andrianaivoarivelo</w:t>
      </w:r>
      <w:r w:rsidRPr="00970555">
        <w:rPr>
          <w:noProof/>
        </w:rPr>
        <w:t>. 2016. A comparison of the effectiveness of methods of deterring Pteropodid bats from feeding on commercial fruit in Madagascar. Jornal of Threatened Taxa 8:9512–9524.</w:t>
      </w:r>
    </w:p>
    <w:p w14:paraId="66805FED" w14:textId="77777777" w:rsidR="00970555" w:rsidRPr="00970555" w:rsidRDefault="00970555" w:rsidP="00970555">
      <w:pPr>
        <w:widowControl w:val="0"/>
        <w:autoSpaceDE w:val="0"/>
        <w:autoSpaceDN w:val="0"/>
        <w:adjustRightInd w:val="0"/>
        <w:ind w:left="480" w:hanging="480"/>
        <w:rPr>
          <w:noProof/>
        </w:rPr>
      </w:pPr>
      <w:r w:rsidRPr="00970555">
        <w:rPr>
          <w:smallCaps/>
          <w:noProof/>
        </w:rPr>
        <w:t xml:space="preserve">Ranaivoson, H. C., J.-M. Héraud, H. K. Goethert, S. R. Telford III, L. Rabetafika, and C. </w:t>
      </w:r>
      <w:r w:rsidRPr="00970555">
        <w:rPr>
          <w:smallCaps/>
          <w:noProof/>
        </w:rPr>
        <w:lastRenderedPageBreak/>
        <w:t>E. Brook</w:t>
      </w:r>
      <w:r w:rsidRPr="00970555">
        <w:rPr>
          <w:noProof/>
        </w:rPr>
        <w:t xml:space="preserve">. 2019. Babesial infection in the Madagascan flying fox, </w:t>
      </w:r>
      <w:r w:rsidRPr="00970555">
        <w:rPr>
          <w:i/>
          <w:iCs/>
          <w:noProof/>
        </w:rPr>
        <w:t>Pteropus rufus</w:t>
      </w:r>
      <w:r w:rsidRPr="00970555">
        <w:rPr>
          <w:noProof/>
        </w:rPr>
        <w:t xml:space="preserve"> É. Geoffroy, 1803. Parasites &amp; Vectors:1–13.</w:t>
      </w:r>
    </w:p>
    <w:p w14:paraId="65ECE1E9" w14:textId="77777777" w:rsidR="00970555" w:rsidRPr="00970555" w:rsidRDefault="00970555" w:rsidP="00970555">
      <w:pPr>
        <w:widowControl w:val="0"/>
        <w:autoSpaceDE w:val="0"/>
        <w:autoSpaceDN w:val="0"/>
        <w:adjustRightInd w:val="0"/>
        <w:ind w:left="480" w:hanging="480"/>
        <w:rPr>
          <w:noProof/>
        </w:rPr>
      </w:pPr>
      <w:r w:rsidRPr="00970555">
        <w:rPr>
          <w:smallCaps/>
          <w:noProof/>
        </w:rPr>
        <w:t>Randrianandrianina, F. H., P. a. Racey, and R. K. B. Jenkins</w:t>
      </w:r>
      <w:r w:rsidRPr="00970555">
        <w:rPr>
          <w:noProof/>
        </w:rPr>
        <w:t>. 2010. Hunting and consumption of mammals and birds by people in urban areas of western Madagascar. Oryx 44:411–415.</w:t>
      </w:r>
    </w:p>
    <w:p w14:paraId="4BA3872D" w14:textId="77777777" w:rsidR="00970555" w:rsidRPr="00970555" w:rsidRDefault="00970555" w:rsidP="00970555">
      <w:pPr>
        <w:widowControl w:val="0"/>
        <w:autoSpaceDE w:val="0"/>
        <w:autoSpaceDN w:val="0"/>
        <w:adjustRightInd w:val="0"/>
        <w:ind w:left="480" w:hanging="480"/>
        <w:rPr>
          <w:noProof/>
        </w:rPr>
      </w:pPr>
      <w:r w:rsidRPr="00970555">
        <w:rPr>
          <w:smallCaps/>
          <w:noProof/>
        </w:rPr>
        <w:t>Razafindratsimandresy, R., E. M. Jeanmaire, D. Counor, P. F. Vasconcelos, A. A. Sall, and J.-M. Reynes</w:t>
      </w:r>
      <w:r w:rsidRPr="00970555">
        <w:rPr>
          <w:noProof/>
        </w:rPr>
        <w:t>. 2009. Partial molecular characterization of alphaherpesviruses isolated from tropical bats. The Journal of General Virology 90:44–7.</w:t>
      </w:r>
    </w:p>
    <w:p w14:paraId="5B85B9E3" w14:textId="77777777" w:rsidR="00970555" w:rsidRPr="00970555" w:rsidRDefault="00970555" w:rsidP="00970555">
      <w:pPr>
        <w:widowControl w:val="0"/>
        <w:autoSpaceDE w:val="0"/>
        <w:autoSpaceDN w:val="0"/>
        <w:adjustRightInd w:val="0"/>
        <w:ind w:left="480" w:hanging="480"/>
        <w:rPr>
          <w:noProof/>
        </w:rPr>
      </w:pPr>
      <w:r w:rsidRPr="00970555">
        <w:rPr>
          <w:smallCaps/>
          <w:noProof/>
        </w:rPr>
        <w:t>Razanajatovo, N. H. et al.</w:t>
      </w:r>
      <w:r w:rsidRPr="00970555">
        <w:rPr>
          <w:noProof/>
        </w:rPr>
        <w:t xml:space="preserve"> 2015. Detection of new genetic variants of Betacoronaviruses in endemic frugivorous bats of Madagascar. Virology Journal 12.</w:t>
      </w:r>
    </w:p>
    <w:p w14:paraId="343932ED" w14:textId="77777777" w:rsidR="00970555" w:rsidRPr="00970555" w:rsidRDefault="00970555" w:rsidP="00970555">
      <w:pPr>
        <w:widowControl w:val="0"/>
        <w:autoSpaceDE w:val="0"/>
        <w:autoSpaceDN w:val="0"/>
        <w:adjustRightInd w:val="0"/>
        <w:ind w:left="480" w:hanging="480"/>
        <w:rPr>
          <w:noProof/>
        </w:rPr>
      </w:pPr>
      <w:r w:rsidRPr="00970555">
        <w:rPr>
          <w:smallCaps/>
          <w:noProof/>
        </w:rPr>
        <w:t>Reynes, J.-M. et al.</w:t>
      </w:r>
      <w:r w:rsidRPr="00970555">
        <w:rPr>
          <w:noProof/>
        </w:rPr>
        <w:t xml:space="preserve"> 2011a. Laboratory surveillance of rabies in humans, domestic animals, and bats in madagascar from 2005 to 2010. Advances in preventive medicine 2011:727821.</w:t>
      </w:r>
    </w:p>
    <w:p w14:paraId="1163726F" w14:textId="77777777" w:rsidR="00970555" w:rsidRPr="00970555" w:rsidRDefault="00970555" w:rsidP="00970555">
      <w:pPr>
        <w:widowControl w:val="0"/>
        <w:autoSpaceDE w:val="0"/>
        <w:autoSpaceDN w:val="0"/>
        <w:adjustRightInd w:val="0"/>
        <w:ind w:left="480" w:hanging="480"/>
        <w:rPr>
          <w:noProof/>
        </w:rPr>
      </w:pPr>
      <w:r w:rsidRPr="00970555">
        <w:rPr>
          <w:smallCaps/>
          <w:noProof/>
        </w:rPr>
        <w:t>Reynes, J.-M. et al.</w:t>
      </w:r>
      <w:r w:rsidRPr="00970555">
        <w:rPr>
          <w:noProof/>
        </w:rPr>
        <w:t xml:space="preserve"> 2011b. Laboratory surveillance of rabies in humans, domestic animals, and bats in Madagascar from 2005 to 2010. Advances in preventive medicine 2011:727821.</w:t>
      </w:r>
    </w:p>
    <w:p w14:paraId="2F29D8FA" w14:textId="77777777" w:rsidR="00970555" w:rsidRPr="00970555" w:rsidRDefault="00970555" w:rsidP="00970555">
      <w:pPr>
        <w:widowControl w:val="0"/>
        <w:autoSpaceDE w:val="0"/>
        <w:autoSpaceDN w:val="0"/>
        <w:adjustRightInd w:val="0"/>
        <w:ind w:left="480" w:hanging="480"/>
        <w:rPr>
          <w:noProof/>
        </w:rPr>
      </w:pPr>
      <w:r w:rsidRPr="00970555">
        <w:rPr>
          <w:smallCaps/>
          <w:noProof/>
        </w:rPr>
        <w:t>Rocha, R. et al.</w:t>
      </w:r>
      <w:r w:rsidRPr="00970555">
        <w:rPr>
          <w:noProof/>
        </w:rPr>
        <w:t xml:space="preserve"> 2020. Bat conservation and zoonotic disease risk: a research agenda to prevent misguided persecution in the aftermath of COVID-19. Animal Conservation:1–5.</w:t>
      </w:r>
    </w:p>
    <w:p w14:paraId="7375C1B0" w14:textId="77777777" w:rsidR="00970555" w:rsidRPr="00970555" w:rsidRDefault="00970555" w:rsidP="00970555">
      <w:pPr>
        <w:widowControl w:val="0"/>
        <w:autoSpaceDE w:val="0"/>
        <w:autoSpaceDN w:val="0"/>
        <w:adjustRightInd w:val="0"/>
        <w:ind w:left="480" w:hanging="480"/>
        <w:rPr>
          <w:noProof/>
        </w:rPr>
      </w:pPr>
      <w:r w:rsidRPr="00970555">
        <w:rPr>
          <w:smallCaps/>
          <w:noProof/>
        </w:rPr>
        <w:t>Schmidt, J. P., A. W. Park, A. M. Kramer, B. A. Han, L. W. Alexander, and J. M. Drake</w:t>
      </w:r>
      <w:r w:rsidRPr="00970555">
        <w:rPr>
          <w:noProof/>
        </w:rPr>
        <w:t>. 2017. Spatiotemporal fluctuations and triggers of Ebola virus spillover. Emerging Infectious Diseases 23:415–422.</w:t>
      </w:r>
    </w:p>
    <w:p w14:paraId="07947919" w14:textId="77777777" w:rsidR="00970555" w:rsidRPr="00970555" w:rsidRDefault="00970555" w:rsidP="00970555">
      <w:pPr>
        <w:widowControl w:val="0"/>
        <w:autoSpaceDE w:val="0"/>
        <w:autoSpaceDN w:val="0"/>
        <w:adjustRightInd w:val="0"/>
        <w:ind w:left="480" w:hanging="480"/>
        <w:rPr>
          <w:noProof/>
        </w:rPr>
      </w:pPr>
      <w:r w:rsidRPr="00970555">
        <w:rPr>
          <w:smallCaps/>
          <w:noProof/>
        </w:rPr>
        <w:t>Shi, J. J., L. M. Chan, A. J. Peel, R. Lai, A. D. Yoder, and S. M. Goodman</w:t>
      </w:r>
      <w:r w:rsidRPr="00970555">
        <w:rPr>
          <w:noProof/>
        </w:rPr>
        <w:t xml:space="preserve">. 2014. A deep divergence time between sister species of </w:t>
      </w:r>
      <w:r w:rsidRPr="00970555">
        <w:rPr>
          <w:i/>
          <w:iCs/>
          <w:noProof/>
        </w:rPr>
        <w:t>Eidolon</w:t>
      </w:r>
      <w:r w:rsidRPr="00970555">
        <w:rPr>
          <w:noProof/>
        </w:rPr>
        <w:t xml:space="preserve"> (Pteropodidae) with evidence for widespread panmixia. Acta Chiropterologica 16:279–292.</w:t>
      </w:r>
    </w:p>
    <w:p w14:paraId="65F666CE" w14:textId="77777777" w:rsidR="00970555" w:rsidRPr="00970555" w:rsidRDefault="00970555" w:rsidP="00970555">
      <w:pPr>
        <w:widowControl w:val="0"/>
        <w:autoSpaceDE w:val="0"/>
        <w:autoSpaceDN w:val="0"/>
        <w:adjustRightInd w:val="0"/>
        <w:ind w:left="480" w:hanging="480"/>
        <w:rPr>
          <w:noProof/>
        </w:rPr>
      </w:pPr>
      <w:r w:rsidRPr="00970555">
        <w:rPr>
          <w:smallCaps/>
          <w:noProof/>
        </w:rPr>
        <w:t>Simmons, N., and A. Cirranello</w:t>
      </w:r>
      <w:r w:rsidRPr="00970555">
        <w:rPr>
          <w:noProof/>
        </w:rPr>
        <w:t>. 2020. Bat species of the world: A taxonomic and geographic database. &lt;https://batnames.org/&gt; (11 July 2020).</w:t>
      </w:r>
    </w:p>
    <w:p w14:paraId="38D2EBEA" w14:textId="77777777" w:rsidR="00970555" w:rsidRPr="00970555" w:rsidRDefault="00970555" w:rsidP="00970555">
      <w:pPr>
        <w:widowControl w:val="0"/>
        <w:autoSpaceDE w:val="0"/>
        <w:autoSpaceDN w:val="0"/>
        <w:adjustRightInd w:val="0"/>
        <w:ind w:left="480" w:hanging="480"/>
        <w:rPr>
          <w:noProof/>
        </w:rPr>
      </w:pPr>
      <w:r w:rsidRPr="00970555">
        <w:rPr>
          <w:smallCaps/>
          <w:noProof/>
        </w:rPr>
        <w:t>Species IUCN Red List Threat.</w:t>
      </w:r>
      <w:r w:rsidRPr="00970555">
        <w:rPr>
          <w:noProof/>
        </w:rPr>
        <w:t xml:space="preserve"> 2018. IUCN 2018. Version 2018-2. </w:t>
      </w:r>
      <w:r w:rsidRPr="00970555">
        <w:rPr>
          <w:i/>
          <w:iCs/>
          <w:noProof/>
        </w:rPr>
        <w:t>IUCN Red List</w:t>
      </w:r>
      <w:r w:rsidRPr="00970555">
        <w:rPr>
          <w:noProof/>
        </w:rPr>
        <w:t>. .</w:t>
      </w:r>
    </w:p>
    <w:p w14:paraId="0EB14C3F" w14:textId="77777777" w:rsidR="00970555" w:rsidRPr="00970555" w:rsidRDefault="00970555" w:rsidP="00970555">
      <w:pPr>
        <w:widowControl w:val="0"/>
        <w:autoSpaceDE w:val="0"/>
        <w:autoSpaceDN w:val="0"/>
        <w:adjustRightInd w:val="0"/>
        <w:ind w:left="480" w:hanging="480"/>
        <w:rPr>
          <w:noProof/>
        </w:rPr>
      </w:pPr>
      <w:r w:rsidRPr="00970555">
        <w:rPr>
          <w:smallCaps/>
          <w:noProof/>
        </w:rPr>
        <w:t>Storz, J. F. et al.</w:t>
      </w:r>
      <w:r w:rsidRPr="00970555">
        <w:rPr>
          <w:noProof/>
        </w:rPr>
        <w:t xml:space="preserve"> 2001. Clinal variation in body size and sexual dimorphism in an Indian fruit bat, </w:t>
      </w:r>
      <w:r w:rsidRPr="00970555">
        <w:rPr>
          <w:i/>
          <w:iCs/>
          <w:noProof/>
        </w:rPr>
        <w:t>Cynopterus sphinx</w:t>
      </w:r>
      <w:r w:rsidRPr="00970555">
        <w:rPr>
          <w:noProof/>
        </w:rPr>
        <w:t xml:space="preserve"> (Chiroptera: Pteropodidae). Biological Journal of the Linnean Society 72:17–31.</w:t>
      </w:r>
    </w:p>
    <w:p w14:paraId="42C6D75E" w14:textId="77777777" w:rsidR="00970555" w:rsidRPr="00970555" w:rsidRDefault="00970555" w:rsidP="00970555">
      <w:pPr>
        <w:widowControl w:val="0"/>
        <w:autoSpaceDE w:val="0"/>
        <w:autoSpaceDN w:val="0"/>
        <w:adjustRightInd w:val="0"/>
        <w:ind w:left="480" w:hanging="480"/>
        <w:rPr>
          <w:noProof/>
        </w:rPr>
      </w:pPr>
      <w:r w:rsidRPr="00970555">
        <w:rPr>
          <w:smallCaps/>
          <w:noProof/>
        </w:rPr>
        <w:t>Swinton, J., J. Harwood, B. T. Grenfell, and C. A. Gilligan</w:t>
      </w:r>
      <w:r w:rsidRPr="00970555">
        <w:rPr>
          <w:noProof/>
        </w:rPr>
        <w:t xml:space="preserve">. 1998. Persistence thresholds for phocine distemper virus infection in harbour seal </w:t>
      </w:r>
      <w:r w:rsidRPr="00970555">
        <w:rPr>
          <w:i/>
          <w:iCs/>
          <w:noProof/>
        </w:rPr>
        <w:t>Phoca vitulina</w:t>
      </w:r>
      <w:r w:rsidRPr="00970555">
        <w:rPr>
          <w:noProof/>
        </w:rPr>
        <w:t xml:space="preserve"> metapopulations. Journal of Animal Ecology 67:54–68.</w:t>
      </w:r>
    </w:p>
    <w:p w14:paraId="6140F9C1" w14:textId="77777777" w:rsidR="00970555" w:rsidRPr="00970555" w:rsidRDefault="00970555" w:rsidP="00970555">
      <w:pPr>
        <w:widowControl w:val="0"/>
        <w:autoSpaceDE w:val="0"/>
        <w:autoSpaceDN w:val="0"/>
        <w:adjustRightInd w:val="0"/>
        <w:ind w:left="480" w:hanging="480"/>
        <w:rPr>
          <w:noProof/>
        </w:rPr>
      </w:pPr>
      <w:r w:rsidRPr="00970555">
        <w:rPr>
          <w:smallCaps/>
          <w:noProof/>
        </w:rPr>
        <w:t>Temmam, S. et al.</w:t>
      </w:r>
      <w:r w:rsidRPr="00970555">
        <w:rPr>
          <w:noProof/>
        </w:rPr>
        <w:t xml:space="preserve"> 2021. Coronaviruses with a SARS-CoV-2-like receptor- binding domain allowing ACE2-mediated entry into human cells isolated from bats of Indochinese peninsula. Research Square.</w:t>
      </w:r>
    </w:p>
    <w:p w14:paraId="14BA3B54" w14:textId="77777777" w:rsidR="00970555" w:rsidRPr="00970555" w:rsidRDefault="00970555" w:rsidP="00970555">
      <w:pPr>
        <w:widowControl w:val="0"/>
        <w:autoSpaceDE w:val="0"/>
        <w:autoSpaceDN w:val="0"/>
        <w:adjustRightInd w:val="0"/>
        <w:ind w:left="480" w:hanging="480"/>
        <w:rPr>
          <w:noProof/>
        </w:rPr>
      </w:pPr>
      <w:r w:rsidRPr="00970555">
        <w:rPr>
          <w:smallCaps/>
          <w:noProof/>
        </w:rPr>
        <w:t>Terborgh, J.</w:t>
      </w:r>
      <w:r w:rsidRPr="00970555">
        <w:rPr>
          <w:noProof/>
        </w:rPr>
        <w:t xml:space="preserve"> 1983. Five New World primates: a study in comparative ecology. Princeton University Press, Princeton, NJ.</w:t>
      </w:r>
    </w:p>
    <w:p w14:paraId="4782D3AA" w14:textId="77777777" w:rsidR="00970555" w:rsidRPr="00970555" w:rsidRDefault="00970555" w:rsidP="00970555">
      <w:pPr>
        <w:widowControl w:val="0"/>
        <w:autoSpaceDE w:val="0"/>
        <w:autoSpaceDN w:val="0"/>
        <w:adjustRightInd w:val="0"/>
        <w:ind w:left="480" w:hanging="480"/>
        <w:rPr>
          <w:noProof/>
        </w:rPr>
      </w:pPr>
      <w:r w:rsidRPr="00970555">
        <w:rPr>
          <w:smallCaps/>
          <w:noProof/>
        </w:rPr>
        <w:t>Terborgh, J.</w:t>
      </w:r>
      <w:r w:rsidRPr="00970555">
        <w:rPr>
          <w:noProof/>
        </w:rPr>
        <w:t xml:space="preserve"> 1986. Keystone plant resources in the tropical forest. Pp. 330–344 in Conservation biology: the science of scarcity and diversity (M. Soule, ed.). Sunderland Sinauer Associates, Inc.</w:t>
      </w:r>
    </w:p>
    <w:p w14:paraId="00FF0BE9" w14:textId="77777777" w:rsidR="00970555" w:rsidRPr="00970555" w:rsidRDefault="00970555" w:rsidP="00970555">
      <w:pPr>
        <w:widowControl w:val="0"/>
        <w:autoSpaceDE w:val="0"/>
        <w:autoSpaceDN w:val="0"/>
        <w:adjustRightInd w:val="0"/>
        <w:ind w:left="480" w:hanging="480"/>
        <w:rPr>
          <w:noProof/>
        </w:rPr>
      </w:pPr>
      <w:r w:rsidRPr="00970555">
        <w:rPr>
          <w:smallCaps/>
          <w:noProof/>
        </w:rPr>
        <w:t>Wilkinson, D. A. et al.</w:t>
      </w:r>
      <w:r w:rsidRPr="00970555">
        <w:rPr>
          <w:noProof/>
        </w:rPr>
        <w:t xml:space="preserve"> 2012a. Identification of novel paramyxoviruses in insectivorous bats of the Southwest Indian Ocean. Virus Research 170:159–63.</w:t>
      </w:r>
    </w:p>
    <w:p w14:paraId="53789361" w14:textId="77777777" w:rsidR="00970555" w:rsidRPr="00970555" w:rsidRDefault="00970555" w:rsidP="00970555">
      <w:pPr>
        <w:widowControl w:val="0"/>
        <w:autoSpaceDE w:val="0"/>
        <w:autoSpaceDN w:val="0"/>
        <w:adjustRightInd w:val="0"/>
        <w:ind w:left="480" w:hanging="480"/>
        <w:rPr>
          <w:noProof/>
        </w:rPr>
      </w:pPr>
      <w:r w:rsidRPr="00970555">
        <w:rPr>
          <w:smallCaps/>
          <w:noProof/>
        </w:rPr>
        <w:t>Wilkinson, D. A. et al.</w:t>
      </w:r>
      <w:r w:rsidRPr="00970555">
        <w:rPr>
          <w:noProof/>
        </w:rPr>
        <w:t xml:space="preserve"> 2012b. Identification of novel paramyxoviruses in insectivorous bats of the Southwest Indian Ocean. Virus Research 170:159–63.</w:t>
      </w:r>
    </w:p>
    <w:p w14:paraId="53BAD0BF" w14:textId="77777777" w:rsidR="00970555" w:rsidRPr="00970555" w:rsidRDefault="00970555" w:rsidP="00970555">
      <w:pPr>
        <w:widowControl w:val="0"/>
        <w:autoSpaceDE w:val="0"/>
        <w:autoSpaceDN w:val="0"/>
        <w:adjustRightInd w:val="0"/>
        <w:ind w:left="480" w:hanging="480"/>
        <w:rPr>
          <w:noProof/>
        </w:rPr>
      </w:pPr>
      <w:r w:rsidRPr="00970555">
        <w:rPr>
          <w:smallCaps/>
          <w:noProof/>
        </w:rPr>
        <w:t>Wood, S. N.</w:t>
      </w:r>
      <w:r w:rsidRPr="00970555">
        <w:rPr>
          <w:noProof/>
        </w:rPr>
        <w:t xml:space="preserve"> 2001. mgcv: GAMs and Generalized Ridge Regression for R. R News 1/2:20–24.</w:t>
      </w:r>
    </w:p>
    <w:p w14:paraId="40E712E4" w14:textId="77777777" w:rsidR="00970555" w:rsidRPr="00970555" w:rsidRDefault="00970555" w:rsidP="00970555">
      <w:pPr>
        <w:widowControl w:val="0"/>
        <w:autoSpaceDE w:val="0"/>
        <w:autoSpaceDN w:val="0"/>
        <w:adjustRightInd w:val="0"/>
        <w:ind w:left="480" w:hanging="480"/>
        <w:rPr>
          <w:noProof/>
        </w:rPr>
      </w:pPr>
      <w:r w:rsidRPr="00970555">
        <w:rPr>
          <w:smallCaps/>
          <w:noProof/>
        </w:rPr>
        <w:t>Wright, P. C., S. R. Tecot, E. M. Erhart, A. L. Baden, S. J. King, and C. Grassi</w:t>
      </w:r>
      <w:r w:rsidRPr="00970555">
        <w:rPr>
          <w:noProof/>
        </w:rPr>
        <w:t xml:space="preserve">. 2011. Frugivory in four sympatric lemurs: Implications for the future of Madagascar’s forests. </w:t>
      </w:r>
      <w:r w:rsidRPr="00970555">
        <w:rPr>
          <w:noProof/>
        </w:rPr>
        <w:lastRenderedPageBreak/>
        <w:t>American Journal of Primatology 73:585–602.</w:t>
      </w:r>
    </w:p>
    <w:p w14:paraId="7BCC970E" w14:textId="77777777" w:rsidR="00970555" w:rsidRPr="00970555" w:rsidRDefault="00970555" w:rsidP="00970555">
      <w:pPr>
        <w:widowControl w:val="0"/>
        <w:autoSpaceDE w:val="0"/>
        <w:autoSpaceDN w:val="0"/>
        <w:adjustRightInd w:val="0"/>
        <w:ind w:left="480" w:hanging="480"/>
        <w:rPr>
          <w:noProof/>
        </w:rPr>
      </w:pPr>
      <w:r w:rsidRPr="00970555">
        <w:rPr>
          <w:smallCaps/>
          <w:noProof/>
        </w:rPr>
        <w:t>Wright, P. C., R. Vololontiana, and S. T. Pochron</w:t>
      </w:r>
      <w:r w:rsidRPr="00970555">
        <w:rPr>
          <w:noProof/>
        </w:rPr>
        <w:t>. 2005. The key to Madagascar frugivores. Pp. 121–138 in Tropical Fruits and Frugivores: The Search for Strong Interactors (J. L. Dew &amp; J. P. Boubli, eds.). Springer, The Netherlands.</w:t>
      </w:r>
    </w:p>
    <w:p w14:paraId="72CBF94E" w14:textId="77777777" w:rsidR="00970555" w:rsidRPr="00970555" w:rsidRDefault="00970555" w:rsidP="00970555">
      <w:pPr>
        <w:widowControl w:val="0"/>
        <w:autoSpaceDE w:val="0"/>
        <w:autoSpaceDN w:val="0"/>
        <w:adjustRightInd w:val="0"/>
        <w:ind w:left="480" w:hanging="480"/>
        <w:rPr>
          <w:noProof/>
        </w:rPr>
      </w:pPr>
      <w:r w:rsidRPr="00970555">
        <w:rPr>
          <w:smallCaps/>
          <w:noProof/>
        </w:rPr>
        <w:t>Zhou, P. et al.</w:t>
      </w:r>
      <w:r w:rsidRPr="00970555">
        <w:rPr>
          <w:noProof/>
        </w:rPr>
        <w:t xml:space="preserve"> 2020. A pneumonia outbreak associated with a new coronavirus of probable bat origin. Nature.</w:t>
      </w:r>
    </w:p>
    <w:p w14:paraId="6C125F9E" w14:textId="1628240B" w:rsidR="008C428D" w:rsidRDefault="008C428D" w:rsidP="00970555">
      <w:pPr>
        <w:widowControl w:val="0"/>
        <w:autoSpaceDE w:val="0"/>
        <w:autoSpaceDN w:val="0"/>
        <w:adjustRightInd w:val="0"/>
        <w:ind w:left="480" w:hanging="480"/>
        <w:rPr>
          <w:b/>
          <w:bCs/>
          <w:smallCaps/>
          <w:color w:val="000000"/>
        </w:rPr>
      </w:pPr>
      <w:r>
        <w:rPr>
          <w:b/>
          <w:bCs/>
          <w:smallCaps/>
          <w:color w:val="000000"/>
        </w:rPr>
        <w:fldChar w:fldCharType="end"/>
      </w:r>
    </w:p>
    <w:p w14:paraId="626C662F" w14:textId="031E140E" w:rsidR="008C246E" w:rsidRDefault="008C246E" w:rsidP="004721A4">
      <w:pPr>
        <w:contextualSpacing/>
        <w:rPr>
          <w:b/>
          <w:bCs/>
          <w:smallCaps/>
          <w:color w:val="000000"/>
        </w:rPr>
      </w:pPr>
    </w:p>
    <w:p w14:paraId="33F41476" w14:textId="327F5599" w:rsidR="008C246E" w:rsidRDefault="008C246E" w:rsidP="004721A4">
      <w:pPr>
        <w:contextualSpacing/>
        <w:rPr>
          <w:b/>
          <w:bCs/>
          <w:smallCaps/>
          <w:color w:val="000000"/>
        </w:rPr>
      </w:pPr>
    </w:p>
    <w:p w14:paraId="5A03A858" w14:textId="47064AE9" w:rsidR="008C246E" w:rsidRDefault="008C246E" w:rsidP="004721A4">
      <w:pPr>
        <w:contextualSpacing/>
        <w:rPr>
          <w:b/>
          <w:bCs/>
          <w:smallCaps/>
          <w:color w:val="000000"/>
        </w:rPr>
      </w:pPr>
    </w:p>
    <w:p w14:paraId="57749E9D" w14:textId="01AD1B67" w:rsidR="008C246E" w:rsidRDefault="008C246E" w:rsidP="004721A4">
      <w:pPr>
        <w:contextualSpacing/>
        <w:rPr>
          <w:b/>
          <w:bCs/>
          <w:smallCaps/>
          <w:color w:val="000000"/>
        </w:rPr>
      </w:pPr>
    </w:p>
    <w:p w14:paraId="6900ED9F" w14:textId="1568004E" w:rsidR="008C246E" w:rsidRDefault="008C246E" w:rsidP="004721A4">
      <w:pPr>
        <w:contextualSpacing/>
        <w:rPr>
          <w:b/>
          <w:bCs/>
          <w:smallCaps/>
          <w:color w:val="000000"/>
        </w:rPr>
      </w:pPr>
    </w:p>
    <w:p w14:paraId="51E06DED" w14:textId="75D82E98" w:rsidR="008C246E" w:rsidRDefault="008C246E" w:rsidP="004721A4">
      <w:pPr>
        <w:contextualSpacing/>
        <w:rPr>
          <w:b/>
          <w:bCs/>
          <w:smallCaps/>
          <w:color w:val="000000"/>
        </w:rPr>
      </w:pPr>
    </w:p>
    <w:p w14:paraId="25C3E460" w14:textId="77777777" w:rsidR="00970555" w:rsidRDefault="00970555" w:rsidP="00970555">
      <w:pPr>
        <w:contextualSpacing/>
        <w:rPr>
          <w:b/>
          <w:bCs/>
          <w:smallCaps/>
          <w:color w:val="000000"/>
        </w:rPr>
      </w:pPr>
    </w:p>
    <w:p w14:paraId="671CF86F" w14:textId="77777777" w:rsidR="00970555" w:rsidRDefault="00970555" w:rsidP="00970555">
      <w:pPr>
        <w:contextualSpacing/>
        <w:rPr>
          <w:b/>
          <w:bCs/>
          <w:smallCaps/>
          <w:color w:val="000000"/>
        </w:rPr>
      </w:pPr>
    </w:p>
    <w:p w14:paraId="5D73B80D" w14:textId="77777777" w:rsidR="00970555" w:rsidRDefault="00970555" w:rsidP="00970555">
      <w:pPr>
        <w:contextualSpacing/>
        <w:rPr>
          <w:b/>
          <w:bCs/>
          <w:smallCaps/>
          <w:color w:val="000000"/>
        </w:rPr>
      </w:pPr>
    </w:p>
    <w:p w14:paraId="3B68C2FC" w14:textId="77777777" w:rsidR="00970555" w:rsidRDefault="00970555" w:rsidP="00970555">
      <w:pPr>
        <w:contextualSpacing/>
        <w:rPr>
          <w:b/>
          <w:bCs/>
          <w:smallCaps/>
          <w:color w:val="000000"/>
        </w:rPr>
      </w:pPr>
    </w:p>
    <w:p w14:paraId="3D0D057B" w14:textId="77777777" w:rsidR="00970555" w:rsidRDefault="00970555" w:rsidP="00970555">
      <w:pPr>
        <w:contextualSpacing/>
        <w:rPr>
          <w:b/>
          <w:bCs/>
          <w:smallCaps/>
          <w:color w:val="000000"/>
        </w:rPr>
      </w:pPr>
    </w:p>
    <w:p w14:paraId="3798018C" w14:textId="77777777" w:rsidR="00970555" w:rsidRDefault="00970555" w:rsidP="00970555">
      <w:pPr>
        <w:contextualSpacing/>
        <w:rPr>
          <w:b/>
          <w:bCs/>
          <w:smallCaps/>
          <w:color w:val="000000"/>
        </w:rPr>
      </w:pPr>
    </w:p>
    <w:p w14:paraId="41134A84" w14:textId="77777777" w:rsidR="00970555" w:rsidRDefault="00970555" w:rsidP="00970555">
      <w:pPr>
        <w:contextualSpacing/>
        <w:rPr>
          <w:b/>
          <w:bCs/>
          <w:smallCaps/>
          <w:color w:val="000000"/>
        </w:rPr>
      </w:pPr>
    </w:p>
    <w:p w14:paraId="1C1E745C" w14:textId="77777777" w:rsidR="00970555" w:rsidRDefault="00970555" w:rsidP="00970555">
      <w:pPr>
        <w:contextualSpacing/>
        <w:rPr>
          <w:b/>
          <w:bCs/>
          <w:smallCaps/>
          <w:color w:val="000000"/>
        </w:rPr>
      </w:pPr>
    </w:p>
    <w:p w14:paraId="5762AF0F" w14:textId="77777777" w:rsidR="00970555" w:rsidRDefault="00970555" w:rsidP="00970555">
      <w:pPr>
        <w:contextualSpacing/>
        <w:rPr>
          <w:b/>
          <w:bCs/>
          <w:smallCaps/>
          <w:color w:val="000000"/>
        </w:rPr>
      </w:pPr>
    </w:p>
    <w:p w14:paraId="7FE2B0C8" w14:textId="77777777" w:rsidR="00970555" w:rsidRDefault="00970555" w:rsidP="00970555">
      <w:pPr>
        <w:contextualSpacing/>
        <w:rPr>
          <w:b/>
          <w:bCs/>
          <w:smallCaps/>
          <w:color w:val="000000"/>
        </w:rPr>
      </w:pPr>
    </w:p>
    <w:p w14:paraId="36A4DCCC" w14:textId="77777777" w:rsidR="00970555" w:rsidRDefault="00970555" w:rsidP="00970555">
      <w:pPr>
        <w:contextualSpacing/>
        <w:rPr>
          <w:b/>
          <w:bCs/>
          <w:smallCaps/>
          <w:color w:val="000000"/>
        </w:rPr>
      </w:pPr>
    </w:p>
    <w:p w14:paraId="6DB74690" w14:textId="77777777" w:rsidR="00970555" w:rsidRDefault="00970555" w:rsidP="00970555">
      <w:pPr>
        <w:contextualSpacing/>
        <w:rPr>
          <w:b/>
          <w:bCs/>
          <w:smallCaps/>
          <w:color w:val="000000"/>
        </w:rPr>
      </w:pPr>
    </w:p>
    <w:p w14:paraId="51AA83B5" w14:textId="77777777" w:rsidR="00970555" w:rsidRDefault="00970555" w:rsidP="00970555">
      <w:pPr>
        <w:contextualSpacing/>
        <w:rPr>
          <w:b/>
          <w:bCs/>
          <w:smallCaps/>
          <w:color w:val="000000"/>
        </w:rPr>
      </w:pPr>
    </w:p>
    <w:p w14:paraId="158BA02E" w14:textId="77777777" w:rsidR="00970555" w:rsidRDefault="00970555" w:rsidP="00970555">
      <w:pPr>
        <w:contextualSpacing/>
        <w:rPr>
          <w:b/>
          <w:bCs/>
          <w:smallCaps/>
          <w:color w:val="000000"/>
        </w:rPr>
      </w:pPr>
    </w:p>
    <w:p w14:paraId="288CCDFE" w14:textId="77777777" w:rsidR="00970555" w:rsidRDefault="00970555" w:rsidP="00970555">
      <w:pPr>
        <w:contextualSpacing/>
        <w:rPr>
          <w:b/>
          <w:bCs/>
          <w:smallCaps/>
          <w:color w:val="000000"/>
        </w:rPr>
      </w:pPr>
    </w:p>
    <w:p w14:paraId="3CC7557A" w14:textId="77777777" w:rsidR="00970555" w:rsidRDefault="00970555" w:rsidP="00970555">
      <w:pPr>
        <w:contextualSpacing/>
        <w:rPr>
          <w:b/>
          <w:bCs/>
          <w:smallCaps/>
          <w:color w:val="000000"/>
        </w:rPr>
      </w:pPr>
    </w:p>
    <w:p w14:paraId="4626F8BF" w14:textId="77777777" w:rsidR="00970555" w:rsidRDefault="00970555" w:rsidP="00970555">
      <w:pPr>
        <w:contextualSpacing/>
        <w:rPr>
          <w:b/>
          <w:bCs/>
          <w:smallCaps/>
          <w:color w:val="000000"/>
        </w:rPr>
      </w:pPr>
    </w:p>
    <w:p w14:paraId="60217F8B" w14:textId="77777777" w:rsidR="00970555" w:rsidRDefault="00970555" w:rsidP="00970555">
      <w:pPr>
        <w:contextualSpacing/>
        <w:rPr>
          <w:b/>
          <w:bCs/>
          <w:smallCaps/>
          <w:color w:val="000000"/>
        </w:rPr>
      </w:pPr>
    </w:p>
    <w:p w14:paraId="18E5BD91" w14:textId="77777777" w:rsidR="00970555" w:rsidRDefault="00970555" w:rsidP="00970555">
      <w:pPr>
        <w:contextualSpacing/>
        <w:rPr>
          <w:b/>
          <w:bCs/>
          <w:smallCaps/>
          <w:color w:val="000000"/>
        </w:rPr>
      </w:pPr>
    </w:p>
    <w:p w14:paraId="40A62D8E" w14:textId="77777777" w:rsidR="00970555" w:rsidRDefault="00970555" w:rsidP="00970555">
      <w:pPr>
        <w:contextualSpacing/>
        <w:rPr>
          <w:b/>
          <w:bCs/>
          <w:smallCaps/>
          <w:color w:val="000000"/>
        </w:rPr>
      </w:pPr>
    </w:p>
    <w:p w14:paraId="422E7E2C" w14:textId="77777777" w:rsidR="00970555" w:rsidRDefault="00970555" w:rsidP="00970555">
      <w:pPr>
        <w:contextualSpacing/>
        <w:rPr>
          <w:b/>
          <w:bCs/>
          <w:smallCaps/>
          <w:color w:val="000000"/>
        </w:rPr>
      </w:pPr>
    </w:p>
    <w:p w14:paraId="0CAB32CF" w14:textId="77777777" w:rsidR="00970555" w:rsidRDefault="00970555" w:rsidP="00970555">
      <w:pPr>
        <w:contextualSpacing/>
        <w:rPr>
          <w:b/>
          <w:bCs/>
          <w:smallCaps/>
          <w:color w:val="000000"/>
        </w:rPr>
      </w:pPr>
    </w:p>
    <w:p w14:paraId="1EC8D3FE" w14:textId="77777777" w:rsidR="00970555" w:rsidRDefault="00970555" w:rsidP="00970555">
      <w:pPr>
        <w:contextualSpacing/>
        <w:rPr>
          <w:b/>
          <w:bCs/>
          <w:smallCaps/>
          <w:color w:val="000000"/>
        </w:rPr>
      </w:pPr>
    </w:p>
    <w:p w14:paraId="197971DF" w14:textId="77777777" w:rsidR="00970555" w:rsidRDefault="00970555" w:rsidP="00970555">
      <w:pPr>
        <w:contextualSpacing/>
        <w:rPr>
          <w:b/>
          <w:bCs/>
          <w:smallCaps/>
          <w:color w:val="000000"/>
        </w:rPr>
      </w:pPr>
    </w:p>
    <w:p w14:paraId="6CFDE3D3" w14:textId="77777777" w:rsidR="00970555" w:rsidRDefault="00970555" w:rsidP="00970555">
      <w:pPr>
        <w:contextualSpacing/>
        <w:rPr>
          <w:b/>
          <w:bCs/>
          <w:smallCaps/>
          <w:color w:val="000000"/>
        </w:rPr>
      </w:pPr>
    </w:p>
    <w:p w14:paraId="631A0B37" w14:textId="77777777" w:rsidR="00970555" w:rsidRDefault="00970555" w:rsidP="00970555">
      <w:pPr>
        <w:contextualSpacing/>
        <w:rPr>
          <w:b/>
          <w:bCs/>
          <w:smallCaps/>
          <w:color w:val="000000"/>
        </w:rPr>
      </w:pPr>
    </w:p>
    <w:p w14:paraId="792D16AB" w14:textId="77777777" w:rsidR="00970555" w:rsidRDefault="00970555" w:rsidP="00970555">
      <w:pPr>
        <w:contextualSpacing/>
        <w:rPr>
          <w:b/>
          <w:bCs/>
          <w:smallCaps/>
          <w:color w:val="000000"/>
        </w:rPr>
      </w:pPr>
    </w:p>
    <w:p w14:paraId="51CB8838" w14:textId="77777777" w:rsidR="00970555" w:rsidRDefault="00970555" w:rsidP="00970555">
      <w:pPr>
        <w:contextualSpacing/>
        <w:rPr>
          <w:b/>
          <w:bCs/>
          <w:smallCaps/>
          <w:color w:val="000000"/>
        </w:rPr>
      </w:pPr>
    </w:p>
    <w:p w14:paraId="0835ADFB" w14:textId="77777777" w:rsidR="00970555" w:rsidRDefault="00970555" w:rsidP="00970555">
      <w:pPr>
        <w:contextualSpacing/>
        <w:rPr>
          <w:b/>
          <w:bCs/>
          <w:smallCaps/>
          <w:color w:val="000000"/>
        </w:rPr>
      </w:pPr>
    </w:p>
    <w:p w14:paraId="0E601D4D" w14:textId="77777777" w:rsidR="00970555" w:rsidRDefault="00970555" w:rsidP="00970555">
      <w:pPr>
        <w:contextualSpacing/>
        <w:rPr>
          <w:b/>
          <w:bCs/>
          <w:smallCaps/>
          <w:color w:val="000000"/>
        </w:rPr>
      </w:pPr>
    </w:p>
    <w:p w14:paraId="5EF6D920" w14:textId="77777777" w:rsidR="00970555" w:rsidRDefault="00970555" w:rsidP="00970555">
      <w:pPr>
        <w:contextualSpacing/>
        <w:rPr>
          <w:b/>
          <w:bCs/>
          <w:smallCaps/>
          <w:color w:val="000000"/>
        </w:rPr>
      </w:pPr>
    </w:p>
    <w:p w14:paraId="3EF49451" w14:textId="77777777" w:rsidR="00970555" w:rsidRDefault="00970555" w:rsidP="00970555">
      <w:pPr>
        <w:contextualSpacing/>
        <w:rPr>
          <w:b/>
          <w:bCs/>
          <w:smallCaps/>
          <w:color w:val="000000"/>
        </w:rPr>
      </w:pPr>
    </w:p>
    <w:p w14:paraId="01807B67" w14:textId="77777777" w:rsidR="008C246E" w:rsidRDefault="008C246E" w:rsidP="004721A4">
      <w:pPr>
        <w:contextualSpacing/>
        <w:rPr>
          <w:b/>
          <w:bCs/>
          <w:smallCaps/>
          <w:color w:val="000000"/>
        </w:rPr>
      </w:pPr>
    </w:p>
    <w:p w14:paraId="5C9EB54D" w14:textId="29532C51" w:rsidR="008C246E" w:rsidRPr="008C246E" w:rsidRDefault="00B553D4" w:rsidP="004721A4">
      <w:pPr>
        <w:contextualSpacing/>
        <w:jc w:val="center"/>
        <w:rPr>
          <w:b/>
          <w:bCs/>
          <w:smallCaps/>
          <w:color w:val="000000"/>
        </w:rPr>
      </w:pPr>
      <w:r>
        <w:rPr>
          <w:b/>
          <w:bCs/>
          <w:smallCaps/>
          <w:color w:val="000000"/>
        </w:rPr>
        <w:lastRenderedPageBreak/>
        <w:t>Figure Legends</w:t>
      </w:r>
    </w:p>
    <w:p w14:paraId="27F0D646" w14:textId="1F76574B" w:rsidR="0020493E" w:rsidRDefault="008C246E" w:rsidP="004721A4">
      <w:pPr>
        <w:contextualSpacing/>
        <w:rPr>
          <w:color w:val="000000"/>
        </w:rPr>
      </w:pPr>
      <w:r w:rsidRPr="008C246E">
        <w:rPr>
          <w:b/>
          <w:bCs/>
          <w:color w:val="000000"/>
        </w:rPr>
        <w:t>Fig. 1.</w:t>
      </w:r>
      <w:r w:rsidRPr="008C246E">
        <w:rPr>
          <w:color w:val="000000"/>
        </w:rPr>
        <w:t xml:space="preserve"> A</w:t>
      </w:r>
      <w:r>
        <w:rPr>
          <w:color w:val="000000"/>
        </w:rPr>
        <w:t xml:space="preserve">. Map of field sites and distribution of bat captures for </w:t>
      </w:r>
      <w:r>
        <w:rPr>
          <w:i/>
          <w:iCs/>
          <w:color w:val="000000"/>
        </w:rPr>
        <w:t xml:space="preserve">P. rufus, E. dupreanum, </w:t>
      </w:r>
      <w:r>
        <w:rPr>
          <w:color w:val="000000"/>
        </w:rPr>
        <w:t xml:space="preserve">and </w:t>
      </w:r>
      <w:r>
        <w:rPr>
          <w:i/>
          <w:iCs/>
          <w:color w:val="000000"/>
        </w:rPr>
        <w:t xml:space="preserve">R. madagascariensis </w:t>
      </w:r>
      <w:r w:rsidR="0020493E">
        <w:rPr>
          <w:color w:val="000000"/>
        </w:rPr>
        <w:t xml:space="preserve">in Madagascar. Pie size corresponds to total bats captured at each site: 1700 in the District of </w:t>
      </w:r>
      <w:proofErr w:type="spellStart"/>
      <w:r w:rsidR="0020493E">
        <w:rPr>
          <w:color w:val="000000"/>
        </w:rPr>
        <w:t>Moramanga</w:t>
      </w:r>
      <w:proofErr w:type="spellEnd"/>
      <w:r w:rsidR="0020493E">
        <w:rPr>
          <w:color w:val="000000"/>
        </w:rPr>
        <w:t xml:space="preserve"> (</w:t>
      </w:r>
      <w:r w:rsidR="0020493E" w:rsidRPr="00F83E8D">
        <w:rPr>
          <w:i/>
          <w:iCs/>
          <w:color w:val="000000"/>
        </w:rPr>
        <w:t>P</w:t>
      </w:r>
      <w:r w:rsidR="0020493E">
        <w:rPr>
          <w:i/>
          <w:iCs/>
          <w:color w:val="000000"/>
        </w:rPr>
        <w:t>. rufus</w:t>
      </w:r>
      <w:r w:rsidR="0020493E" w:rsidRPr="00F83E8D">
        <w:rPr>
          <w:i/>
          <w:iCs/>
          <w:color w:val="000000"/>
        </w:rPr>
        <w:t xml:space="preserve"> </w:t>
      </w:r>
      <w:r w:rsidR="0020493E" w:rsidRPr="00F83E8D">
        <w:rPr>
          <w:color w:val="000000"/>
        </w:rPr>
        <w:t>n=317</w:t>
      </w:r>
      <w:r w:rsidR="0020493E">
        <w:rPr>
          <w:color w:val="000000"/>
        </w:rPr>
        <w:t xml:space="preserve">; </w:t>
      </w:r>
      <w:r w:rsidR="0020493E" w:rsidRPr="00F83E8D">
        <w:rPr>
          <w:i/>
          <w:iCs/>
          <w:color w:val="000000"/>
        </w:rPr>
        <w:t>E</w:t>
      </w:r>
      <w:r w:rsidR="0020493E">
        <w:rPr>
          <w:i/>
          <w:iCs/>
          <w:color w:val="000000"/>
        </w:rPr>
        <w:t>. dupreanum</w:t>
      </w:r>
      <w:r w:rsidR="0020493E" w:rsidRPr="00F83E8D">
        <w:rPr>
          <w:color w:val="000000"/>
        </w:rPr>
        <w:t xml:space="preserve"> n=732</w:t>
      </w:r>
      <w:r w:rsidR="0020493E">
        <w:rPr>
          <w:color w:val="000000"/>
        </w:rPr>
        <w:t>;</w:t>
      </w:r>
      <w:r w:rsidR="0020493E" w:rsidRPr="00F83E8D">
        <w:rPr>
          <w:color w:val="000000"/>
        </w:rPr>
        <w:t xml:space="preserve"> </w:t>
      </w:r>
      <w:r w:rsidR="0020493E" w:rsidRPr="00F83E8D">
        <w:rPr>
          <w:i/>
          <w:iCs/>
          <w:color w:val="000000"/>
        </w:rPr>
        <w:t>R</w:t>
      </w:r>
      <w:r w:rsidR="0020493E">
        <w:rPr>
          <w:i/>
          <w:iCs/>
          <w:color w:val="000000"/>
        </w:rPr>
        <w:t xml:space="preserve">. madagascariensis </w:t>
      </w:r>
      <w:r w:rsidR="0020493E" w:rsidRPr="00F83E8D">
        <w:rPr>
          <w:color w:val="000000"/>
        </w:rPr>
        <w:t>n=653</w:t>
      </w:r>
      <w:r w:rsidR="0020493E">
        <w:rPr>
          <w:color w:val="000000"/>
        </w:rPr>
        <w:t>), 380 in Ankarana National Park (</w:t>
      </w:r>
      <w:r w:rsidR="0020493E">
        <w:rPr>
          <w:i/>
          <w:iCs/>
          <w:color w:val="000000"/>
        </w:rPr>
        <w:t xml:space="preserve">E. dupreanum </w:t>
      </w:r>
      <w:r w:rsidR="0020493E">
        <w:rPr>
          <w:color w:val="000000"/>
        </w:rPr>
        <w:t xml:space="preserve">n= 172; </w:t>
      </w:r>
      <w:r w:rsidR="0020493E">
        <w:rPr>
          <w:i/>
          <w:iCs/>
          <w:color w:val="000000"/>
        </w:rPr>
        <w:t xml:space="preserve">R. madagascariensis </w:t>
      </w:r>
      <w:r w:rsidR="0020493E">
        <w:rPr>
          <w:color w:val="000000"/>
        </w:rPr>
        <w:t>n =208), 47 in Makira Natural Park (</w:t>
      </w:r>
      <w:r w:rsidR="0020493E">
        <w:rPr>
          <w:i/>
          <w:iCs/>
          <w:color w:val="000000"/>
        </w:rPr>
        <w:t xml:space="preserve">P. rufus </w:t>
      </w:r>
      <w:r w:rsidR="0020493E">
        <w:rPr>
          <w:color w:val="000000"/>
        </w:rPr>
        <w:t>n=</w:t>
      </w:r>
      <w:r w:rsidR="00F84E8B">
        <w:rPr>
          <w:color w:val="000000"/>
        </w:rPr>
        <w:t>15</w:t>
      </w:r>
      <w:r w:rsidR="0020493E">
        <w:rPr>
          <w:color w:val="000000"/>
        </w:rPr>
        <w:t xml:space="preserve">; </w:t>
      </w:r>
      <w:r w:rsidR="0020493E">
        <w:rPr>
          <w:i/>
          <w:iCs/>
          <w:color w:val="000000"/>
        </w:rPr>
        <w:t xml:space="preserve">R. madagascariensis </w:t>
      </w:r>
      <w:r w:rsidR="0020493E">
        <w:rPr>
          <w:color w:val="000000"/>
        </w:rPr>
        <w:t xml:space="preserve">n=32), and 33 in </w:t>
      </w:r>
      <w:proofErr w:type="spellStart"/>
      <w:r w:rsidR="0020493E">
        <w:rPr>
          <w:color w:val="000000"/>
        </w:rPr>
        <w:t>Mahabo</w:t>
      </w:r>
      <w:proofErr w:type="spellEnd"/>
      <w:r w:rsidR="0020493E">
        <w:rPr>
          <w:color w:val="000000"/>
        </w:rPr>
        <w:t xml:space="preserve"> forest (</w:t>
      </w:r>
      <w:r w:rsidR="0020493E">
        <w:rPr>
          <w:i/>
          <w:iCs/>
          <w:color w:val="000000"/>
        </w:rPr>
        <w:t xml:space="preserve">P. rufus </w:t>
      </w:r>
      <w:r w:rsidR="0020493E">
        <w:rPr>
          <w:color w:val="000000"/>
        </w:rPr>
        <w:t>n=1</w:t>
      </w:r>
      <w:r w:rsidR="00F84E8B">
        <w:rPr>
          <w:color w:val="000000"/>
        </w:rPr>
        <w:t>9</w:t>
      </w:r>
      <w:r w:rsidR="0020493E">
        <w:rPr>
          <w:color w:val="000000"/>
        </w:rPr>
        <w:t xml:space="preserve">; </w:t>
      </w:r>
      <w:r w:rsidR="00F84E8B">
        <w:rPr>
          <w:i/>
          <w:iCs/>
          <w:color w:val="000000"/>
        </w:rPr>
        <w:t xml:space="preserve">E. dupreanum </w:t>
      </w:r>
      <w:r w:rsidR="0020493E">
        <w:rPr>
          <w:color w:val="000000"/>
        </w:rPr>
        <w:t>n=</w:t>
      </w:r>
      <w:r w:rsidR="00F84E8B">
        <w:rPr>
          <w:color w:val="000000"/>
        </w:rPr>
        <w:t>14</w:t>
      </w:r>
      <w:r w:rsidR="0020493E">
        <w:rPr>
          <w:color w:val="000000"/>
        </w:rPr>
        <w:t xml:space="preserve">). </w:t>
      </w:r>
      <w:r>
        <w:rPr>
          <w:color w:val="000000"/>
        </w:rPr>
        <w:t xml:space="preserve">B. </w:t>
      </w:r>
      <w:r w:rsidRPr="008C246E">
        <w:rPr>
          <w:color w:val="000000"/>
        </w:rPr>
        <w:t xml:space="preserve">Gestation and lactation periods across the three Madagascar fruit bat species, calculated from the field data (observed) and reported in the literature (assumed). </w:t>
      </w:r>
      <w:r w:rsidR="0020493E">
        <w:rPr>
          <w:color w:val="000000"/>
        </w:rPr>
        <w:t xml:space="preserve">Respectively, for </w:t>
      </w:r>
      <w:r w:rsidR="0020493E">
        <w:rPr>
          <w:i/>
          <w:iCs/>
          <w:color w:val="000000"/>
        </w:rPr>
        <w:t xml:space="preserve">P. rufus, E. dupreanum, </w:t>
      </w:r>
      <w:r w:rsidR="0020493E">
        <w:rPr>
          <w:color w:val="000000"/>
        </w:rPr>
        <w:t xml:space="preserve">and </w:t>
      </w:r>
      <w:r w:rsidR="0020493E">
        <w:rPr>
          <w:i/>
          <w:iCs/>
          <w:color w:val="000000"/>
        </w:rPr>
        <w:t>R. madagascariensis</w:t>
      </w:r>
      <w:r w:rsidR="0020493E">
        <w:rPr>
          <w:color w:val="000000"/>
        </w:rPr>
        <w:t xml:space="preserve">, </w:t>
      </w:r>
      <w:r w:rsidR="00D91BD2">
        <w:rPr>
          <w:color w:val="000000"/>
        </w:rPr>
        <w:t>observed gestation begins on</w:t>
      </w:r>
      <w:r w:rsidR="0020493E">
        <w:rPr>
          <w:color w:val="000000"/>
        </w:rPr>
        <w:t xml:space="preserve">: July 7, August 3, and September 11; </w:t>
      </w:r>
      <w:r w:rsidR="00D91BD2">
        <w:rPr>
          <w:color w:val="000000"/>
        </w:rPr>
        <w:t xml:space="preserve">birth occurs on: </w:t>
      </w:r>
      <w:r w:rsidR="0020493E">
        <w:rPr>
          <w:color w:val="000000"/>
        </w:rPr>
        <w:t xml:space="preserve">September 29, November 16, and December 12; and </w:t>
      </w:r>
      <w:r w:rsidR="00D91BD2">
        <w:rPr>
          <w:color w:val="000000"/>
        </w:rPr>
        <w:t xml:space="preserve">lactation ceases on: </w:t>
      </w:r>
      <w:r w:rsidR="0020493E">
        <w:rPr>
          <w:color w:val="000000"/>
        </w:rPr>
        <w:t>January 21, February 2, and February 19</w:t>
      </w:r>
      <w:r w:rsidR="000E0F5F">
        <w:rPr>
          <w:color w:val="000000"/>
        </w:rPr>
        <w:t xml:space="preserve"> (Table S1)</w:t>
      </w:r>
      <w:r w:rsidR="0020493E">
        <w:rPr>
          <w:color w:val="000000"/>
        </w:rPr>
        <w:t>.</w:t>
      </w:r>
    </w:p>
    <w:p w14:paraId="1C1D7DED" w14:textId="42B023FD" w:rsidR="0020493E" w:rsidRDefault="0020493E" w:rsidP="004721A4">
      <w:pPr>
        <w:contextualSpacing/>
        <w:rPr>
          <w:color w:val="000000"/>
        </w:rPr>
      </w:pPr>
    </w:p>
    <w:p w14:paraId="08F315ED" w14:textId="77A44C8A" w:rsidR="008C246E" w:rsidRDefault="008C246E" w:rsidP="004721A4">
      <w:pPr>
        <w:contextualSpacing/>
        <w:rPr>
          <w:color w:val="000000"/>
        </w:rPr>
      </w:pPr>
      <w:r w:rsidRPr="008C246E">
        <w:rPr>
          <w:b/>
          <w:bCs/>
          <w:color w:val="000000"/>
        </w:rPr>
        <w:t>Fig. 2</w:t>
      </w:r>
      <w:r w:rsidRPr="008C246E">
        <w:rPr>
          <w:color w:val="000000"/>
        </w:rPr>
        <w:t>. A</w:t>
      </w:r>
      <w:r w:rsidR="0020493E">
        <w:rPr>
          <w:color w:val="000000"/>
        </w:rPr>
        <w:t>.</w:t>
      </w:r>
      <w:r w:rsidRPr="008C246E">
        <w:rPr>
          <w:color w:val="000000"/>
        </w:rPr>
        <w:t xml:space="preserve"> Tibia</w:t>
      </w:r>
      <w:r w:rsidR="0020493E">
        <w:rPr>
          <w:color w:val="000000"/>
        </w:rPr>
        <w:t>, and B., ear</w:t>
      </w:r>
      <w:r w:rsidRPr="008C246E">
        <w:rPr>
          <w:color w:val="000000"/>
        </w:rPr>
        <w:t xml:space="preserve"> length</w:t>
      </w:r>
      <w:r w:rsidR="0020493E">
        <w:rPr>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color w:val="000000"/>
        </w:rPr>
        <w:t>Type-2 e</w:t>
      </w:r>
      <w:r w:rsidR="0020493E">
        <w:rPr>
          <w:color w:val="000000"/>
        </w:rPr>
        <w:t>xponential regression of body mass (in g</w:t>
      </w:r>
      <w:r w:rsidR="00D91BD2">
        <w:rPr>
          <w:color w:val="000000"/>
        </w:rPr>
        <w:t>rams</w:t>
      </w:r>
      <w:r w:rsidR="0020493E">
        <w:rPr>
          <w:color w:val="000000"/>
        </w:rPr>
        <w:t>, y-axis) by forearm length (in mm, x-axis) across pteropodids from the literature (left) and from our Madagascar field data (right)</w:t>
      </w:r>
      <w:r w:rsidR="000E0F5F">
        <w:rPr>
          <w:color w:val="000000"/>
        </w:rPr>
        <w:t xml:space="preserve">, </w:t>
      </w:r>
      <w:r w:rsidR="0020493E">
        <w:rPr>
          <w:color w:val="000000"/>
        </w:rPr>
        <w:t>colored by genera according to legend; data are grouped by sex (upper=females, lower=males).</w:t>
      </w:r>
      <w:r w:rsidR="000E0F5F">
        <w:rPr>
          <w:color w:val="000000"/>
        </w:rPr>
        <w:t xml:space="preserve"> </w:t>
      </w:r>
      <w:r w:rsidR="00D91BD2">
        <w:rPr>
          <w:color w:val="000000"/>
        </w:rPr>
        <w:t>Solid l</w:t>
      </w:r>
      <w:r w:rsidR="000E0F5F">
        <w:rPr>
          <w:color w:val="000000"/>
        </w:rPr>
        <w:t>ine corresponds to predictions from the fitted model (R</w:t>
      </w:r>
      <w:r w:rsidR="000E0F5F" w:rsidRPr="000E0F5F">
        <w:rPr>
          <w:color w:val="000000"/>
          <w:vertAlign w:val="superscript"/>
        </w:rPr>
        <w:t>2</w:t>
      </w:r>
      <w:r w:rsidR="000E0F5F">
        <w:rPr>
          <w:color w:val="000000"/>
        </w:rPr>
        <w:t xml:space="preserve">: All Pteropodids, M= .96, F=.95; Malagasy </w:t>
      </w:r>
      <w:r w:rsidR="00D91BD2">
        <w:rPr>
          <w:color w:val="000000"/>
        </w:rPr>
        <w:t>Pteropodids</w:t>
      </w:r>
      <w:r w:rsidR="000E0F5F">
        <w:rPr>
          <w:color w:val="000000"/>
        </w:rPr>
        <w:t>, M=.96, F=.97). Data are summarized in Table S2, S3.</w:t>
      </w:r>
    </w:p>
    <w:p w14:paraId="0DC6342A" w14:textId="77777777" w:rsidR="000E0F5F" w:rsidRPr="008C246E" w:rsidRDefault="000E0F5F" w:rsidP="004721A4">
      <w:pPr>
        <w:contextualSpacing/>
      </w:pPr>
    </w:p>
    <w:p w14:paraId="5A132FEC" w14:textId="77777777" w:rsidR="000E0F5F" w:rsidRDefault="008C246E" w:rsidP="004721A4">
      <w:pPr>
        <w:contextualSpacing/>
        <w:rPr>
          <w:color w:val="000000"/>
        </w:rPr>
      </w:pPr>
      <w:r w:rsidRPr="008C246E">
        <w:rPr>
          <w:b/>
          <w:bCs/>
          <w:color w:val="000000"/>
        </w:rPr>
        <w:t>Fig. 3.</w:t>
      </w:r>
      <w:r w:rsidRPr="008C246E">
        <w:rPr>
          <w:color w:val="000000"/>
        </w:rPr>
        <w:t xml:space="preserve"> Seasonal variation in</w:t>
      </w:r>
      <w:r w:rsidR="000E0F5F">
        <w:rPr>
          <w:color w:val="000000"/>
        </w:rPr>
        <w:t xml:space="preserve"> </w:t>
      </w:r>
      <w:proofErr w:type="spellStart"/>
      <w:r w:rsidR="000E0F5F">
        <w:rPr>
          <w:color w:val="000000"/>
        </w:rPr>
        <w:t>mass:forearm</w:t>
      </w:r>
      <w:proofErr w:type="spellEnd"/>
      <w:r w:rsidR="000E0F5F">
        <w:rPr>
          <w:color w:val="000000"/>
        </w:rPr>
        <w:t xml:space="preserve"> residual</w:t>
      </w:r>
      <w:r w:rsidRPr="008C246E">
        <w:rPr>
          <w:color w:val="000000"/>
        </w:rPr>
        <w:t xml:space="preserve"> </w:t>
      </w:r>
      <w:r w:rsidR="000E0F5F">
        <w:rPr>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4721A4">
      <w:pPr>
        <w:contextualSpacing/>
        <w:rPr>
          <w:color w:val="000000"/>
        </w:rPr>
      </w:pPr>
    </w:p>
    <w:p w14:paraId="1BD2BED7" w14:textId="37F4C5B1" w:rsidR="000E0F5F" w:rsidRDefault="000E0F5F" w:rsidP="004721A4">
      <w:pPr>
        <w:contextualSpacing/>
        <w:rPr>
          <w:color w:val="000000"/>
        </w:rPr>
      </w:pPr>
      <w:r>
        <w:rPr>
          <w:b/>
          <w:bCs/>
          <w:color w:val="000000"/>
        </w:rPr>
        <w:t xml:space="preserve">Fig. 4. </w:t>
      </w:r>
      <w:r w:rsidRPr="000E0F5F">
        <w:rPr>
          <w:color w:val="000000"/>
        </w:rPr>
        <w:t>Variation in juvenile</w:t>
      </w:r>
      <w:r>
        <w:rPr>
          <w:color w:val="000000"/>
        </w:rPr>
        <w:t xml:space="preserve"> forearm, tibia, and ear length with days since birth, corresponding to the date of first observed juvenile for each of three Madagascar species (Sep-29 for </w:t>
      </w:r>
      <w:r>
        <w:rPr>
          <w:i/>
          <w:iCs/>
          <w:color w:val="000000"/>
        </w:rPr>
        <w:t xml:space="preserve">P. rufus, </w:t>
      </w:r>
      <w:r>
        <w:rPr>
          <w:color w:val="000000"/>
        </w:rPr>
        <w:t xml:space="preserve">Nov-16 for </w:t>
      </w:r>
      <w:r>
        <w:rPr>
          <w:i/>
          <w:iCs/>
          <w:color w:val="000000"/>
        </w:rPr>
        <w:t xml:space="preserve">E. dupreanum, </w:t>
      </w:r>
      <w:r>
        <w:rPr>
          <w:color w:val="000000"/>
        </w:rPr>
        <w:t xml:space="preserve">Dec-12 for </w:t>
      </w:r>
      <w:r>
        <w:rPr>
          <w:i/>
          <w:iCs/>
          <w:color w:val="000000"/>
        </w:rPr>
        <w:t>R. madagascariensis</w:t>
      </w:r>
      <w:r>
        <w:rPr>
          <w:color w:val="000000"/>
        </w:rPr>
        <w:t xml:space="preserve">). Raw data are shown in grey (females = triangles, males= circles), with predictions fitted GAM model overlain as colored lines; 95% confidence intervals by standard error are shown by translucent shading (Table S5). The slope (derivative) of each fitted GAM at day 30 is identified in the bottom right; </w:t>
      </w:r>
      <w:r w:rsidR="00090FAE">
        <w:rPr>
          <w:color w:val="000000"/>
        </w:rPr>
        <w:t>derivative results across the first year are summarized in Table S6.</w:t>
      </w:r>
    </w:p>
    <w:p w14:paraId="4042F478" w14:textId="77777777" w:rsidR="000E0F5F" w:rsidRDefault="000E0F5F" w:rsidP="004721A4">
      <w:pPr>
        <w:contextualSpacing/>
        <w:rPr>
          <w:color w:val="000000"/>
        </w:rPr>
      </w:pPr>
    </w:p>
    <w:p w14:paraId="0535A296" w14:textId="2D0BC0BD" w:rsidR="008C246E" w:rsidRDefault="008C246E" w:rsidP="004721A4">
      <w:pPr>
        <w:contextualSpacing/>
        <w:rPr>
          <w:smallCaps/>
          <w:color w:val="000000"/>
        </w:rPr>
      </w:pPr>
    </w:p>
    <w:p w14:paraId="36EDDD4A" w14:textId="200E47F8" w:rsidR="00090FAE" w:rsidRDefault="00090FAE" w:rsidP="004721A4">
      <w:pPr>
        <w:contextualSpacing/>
        <w:rPr>
          <w:smallCaps/>
          <w:color w:val="000000"/>
        </w:rPr>
      </w:pPr>
    </w:p>
    <w:p w14:paraId="5EEBAAAB" w14:textId="6D3279F9" w:rsidR="00090FAE" w:rsidRDefault="00090FAE" w:rsidP="004721A4">
      <w:pPr>
        <w:contextualSpacing/>
        <w:rPr>
          <w:smallCaps/>
          <w:color w:val="000000"/>
        </w:rPr>
      </w:pPr>
    </w:p>
    <w:p w14:paraId="447E4536" w14:textId="73DE75D8" w:rsidR="00090FAE" w:rsidRDefault="00090FAE" w:rsidP="004721A4">
      <w:pPr>
        <w:contextualSpacing/>
        <w:rPr>
          <w:smallCaps/>
          <w:color w:val="000000"/>
        </w:rPr>
      </w:pPr>
    </w:p>
    <w:p w14:paraId="385BCB24" w14:textId="213FB1CF" w:rsidR="00090FAE" w:rsidRDefault="00090FAE" w:rsidP="004721A4">
      <w:pPr>
        <w:contextualSpacing/>
        <w:rPr>
          <w:smallCaps/>
          <w:color w:val="000000"/>
        </w:rPr>
      </w:pPr>
    </w:p>
    <w:p w14:paraId="23950766" w14:textId="16515D78" w:rsidR="00090FAE" w:rsidRDefault="00090FAE" w:rsidP="004721A4">
      <w:pPr>
        <w:contextualSpacing/>
        <w:rPr>
          <w:smallCaps/>
          <w:color w:val="000000"/>
        </w:rPr>
      </w:pPr>
    </w:p>
    <w:p w14:paraId="4A7B8149" w14:textId="13E4E0E1" w:rsidR="00090FAE" w:rsidRDefault="00090FAE" w:rsidP="004721A4">
      <w:pPr>
        <w:contextualSpacing/>
        <w:rPr>
          <w:smallCaps/>
          <w:color w:val="000000"/>
        </w:rPr>
      </w:pPr>
    </w:p>
    <w:p w14:paraId="4E93E3F1" w14:textId="2D21B5D2" w:rsidR="00090FAE" w:rsidRDefault="00090FAE" w:rsidP="004721A4">
      <w:pPr>
        <w:contextualSpacing/>
        <w:rPr>
          <w:smallCaps/>
          <w:color w:val="000000"/>
        </w:rPr>
      </w:pPr>
    </w:p>
    <w:p w14:paraId="0148F1A4" w14:textId="77777777" w:rsidR="00090FAE" w:rsidRPr="008C246E" w:rsidRDefault="00090FAE" w:rsidP="004721A4">
      <w:pPr>
        <w:contextualSpacing/>
        <w:rPr>
          <w:smallCaps/>
          <w:color w:val="000000"/>
        </w:rPr>
      </w:pPr>
    </w:p>
    <w:p w14:paraId="23172513" w14:textId="77777777" w:rsidR="00B553D4" w:rsidRPr="00B553D4" w:rsidRDefault="00B553D4" w:rsidP="004721A4">
      <w:pPr>
        <w:contextualSpacing/>
        <w:jc w:val="center"/>
        <w:rPr>
          <w:b/>
          <w:bCs/>
          <w:smallCaps/>
        </w:rPr>
      </w:pPr>
      <w:r>
        <w:rPr>
          <w:b/>
          <w:bCs/>
          <w:smallCaps/>
          <w:color w:val="000000"/>
        </w:rPr>
        <w:t>Appendices</w:t>
      </w:r>
    </w:p>
    <w:p w14:paraId="49F5FC41" w14:textId="77777777" w:rsidR="00F83E8D" w:rsidRPr="00F83E8D" w:rsidRDefault="00F83E8D" w:rsidP="004721A4">
      <w:pPr>
        <w:contextualSpacing/>
      </w:pPr>
    </w:p>
    <w:p w14:paraId="7CDB25D9" w14:textId="77777777" w:rsidR="00C865A6" w:rsidRPr="00C865A6" w:rsidRDefault="00C865A6" w:rsidP="004721A4">
      <w:pPr>
        <w:contextualSpacing/>
        <w:rPr>
          <w:b/>
          <w:bCs/>
          <w:u w:val="single"/>
        </w:rPr>
      </w:pPr>
    </w:p>
    <w:sectPr w:rsidR="00C865A6" w:rsidRPr="00C865A6" w:rsidSect="00421AD2">
      <w:footerReference w:type="even" r:id="rId18"/>
      <w:footerReference w:type="default" r:id="rId19"/>
      <w:headerReference w:type="first" r:id="rId20"/>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E8318" w14:textId="77777777" w:rsidR="00AE696F" w:rsidRDefault="00AE696F" w:rsidP="004A57CD">
      <w:r>
        <w:separator/>
      </w:r>
    </w:p>
  </w:endnote>
  <w:endnote w:type="continuationSeparator" w:id="0">
    <w:p w14:paraId="0B82605B" w14:textId="77777777" w:rsidR="00AE696F" w:rsidRDefault="00AE696F"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EndPr>
      <w:rPr>
        <w:rStyle w:val="PageNumber"/>
      </w:rPr>
    </w:sdtEnd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478184491"/>
      <w:docPartObj>
        <w:docPartGallery w:val="Page Numbers (Bottom of Page)"/>
        <w:docPartUnique/>
      </w:docPartObj>
    </w:sdtPr>
    <w:sdtEndPr>
      <w:rPr>
        <w:rStyle w:val="PageNumber"/>
      </w:rPr>
    </w:sdtEndPr>
    <w:sdtContent>
      <w:p w14:paraId="4F4A2EB8" w14:textId="14A38746" w:rsidR="0051570E" w:rsidRPr="0051570E" w:rsidRDefault="0051570E" w:rsidP="001F6E9B">
        <w:pPr>
          <w:pStyle w:val="Footer"/>
          <w:framePr w:wrap="none" w:vAnchor="text" w:hAnchor="margin" w:xAlign="right" w:y="1"/>
          <w:rPr>
            <w:rStyle w:val="PageNumber"/>
            <w:rFonts w:cs="Times New Roman"/>
          </w:rPr>
        </w:pPr>
        <w:r w:rsidRPr="0051570E">
          <w:rPr>
            <w:rStyle w:val="PageNumber"/>
            <w:rFonts w:cs="Times New Roman"/>
          </w:rPr>
          <w:fldChar w:fldCharType="begin"/>
        </w:r>
        <w:r w:rsidRPr="0051570E">
          <w:rPr>
            <w:rStyle w:val="PageNumber"/>
            <w:rFonts w:cs="Times New Roman"/>
          </w:rPr>
          <w:instrText xml:space="preserve"> PAGE </w:instrText>
        </w:r>
        <w:r w:rsidRPr="0051570E">
          <w:rPr>
            <w:rStyle w:val="PageNumber"/>
            <w:rFonts w:cs="Times New Roman"/>
          </w:rPr>
          <w:fldChar w:fldCharType="separate"/>
        </w:r>
        <w:r w:rsidRPr="0051570E">
          <w:rPr>
            <w:rStyle w:val="PageNumber"/>
            <w:rFonts w:cs="Times New Roman"/>
            <w:noProof/>
          </w:rPr>
          <w:t>2</w:t>
        </w:r>
        <w:r w:rsidRPr="0051570E">
          <w:rPr>
            <w:rStyle w:val="PageNumber"/>
            <w:rFonts w:cs="Times New Roman"/>
          </w:rPr>
          <w:fldChar w:fldCharType="end"/>
        </w:r>
      </w:p>
    </w:sdtContent>
  </w:sdt>
  <w:p w14:paraId="2255C3ED" w14:textId="77777777" w:rsidR="0051570E" w:rsidRPr="0051570E" w:rsidRDefault="0051570E" w:rsidP="0051570E">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565E8" w14:textId="77777777" w:rsidR="00AE696F" w:rsidRDefault="00AE696F" w:rsidP="004A57CD">
      <w:r>
        <w:separator/>
      </w:r>
    </w:p>
  </w:footnote>
  <w:footnote w:type="continuationSeparator" w:id="0">
    <w:p w14:paraId="122CE34D" w14:textId="77777777" w:rsidR="00AE696F" w:rsidRDefault="00AE696F"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cs="Times New Roman"/>
        <w:sz w:val="21"/>
        <w:szCs w:val="21"/>
      </w:rPr>
    </w:pPr>
    <w:r w:rsidRPr="00806193">
      <w:rPr>
        <w:rFonts w:cs="Times New Roman"/>
        <w:sz w:val="21"/>
        <w:szCs w:val="21"/>
      </w:rPr>
      <w:t>Cara E. Brook | Dept of Ecology &amp; Evolution | University of Chicago | 1101 E. 57</w:t>
    </w:r>
    <w:r w:rsidRPr="00806193">
      <w:rPr>
        <w:rFonts w:cs="Times New Roman"/>
        <w:sz w:val="21"/>
        <w:szCs w:val="21"/>
        <w:vertAlign w:val="superscript"/>
      </w:rPr>
      <w:t>th</w:t>
    </w:r>
    <w:r w:rsidRPr="00806193">
      <w:rPr>
        <w:rFonts w:cs="Times New Roman"/>
        <w:sz w:val="21"/>
        <w:szCs w:val="21"/>
      </w:rPr>
      <w:t xml:space="preserve"> St, Chicago, IL 60637 | </w:t>
    </w:r>
    <w:hyperlink r:id="rId1" w:history="1">
      <w:r w:rsidRPr="00806193">
        <w:rPr>
          <w:rStyle w:val="Hyperlink"/>
          <w:rFonts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Guth">
    <w15:presenceInfo w15:providerId="AD" w15:userId="S::sarah_guth@berkeley.edu::806987bc-2c59-421e-b72f-0b555a370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1178"/>
    <w:rsid w:val="00032299"/>
    <w:rsid w:val="00061496"/>
    <w:rsid w:val="00064739"/>
    <w:rsid w:val="000660C0"/>
    <w:rsid w:val="0008743E"/>
    <w:rsid w:val="00090FAE"/>
    <w:rsid w:val="000A0FA6"/>
    <w:rsid w:val="000D6DE5"/>
    <w:rsid w:val="000E0F5F"/>
    <w:rsid w:val="00100A9C"/>
    <w:rsid w:val="00133DCA"/>
    <w:rsid w:val="001710E9"/>
    <w:rsid w:val="00173B33"/>
    <w:rsid w:val="001754C6"/>
    <w:rsid w:val="0018126F"/>
    <w:rsid w:val="001C45C2"/>
    <w:rsid w:val="001E4255"/>
    <w:rsid w:val="0020493E"/>
    <w:rsid w:val="0022118D"/>
    <w:rsid w:val="00232BF1"/>
    <w:rsid w:val="00234DB6"/>
    <w:rsid w:val="00237488"/>
    <w:rsid w:val="00254327"/>
    <w:rsid w:val="00262F21"/>
    <w:rsid w:val="00276C57"/>
    <w:rsid w:val="0028549E"/>
    <w:rsid w:val="00290ADB"/>
    <w:rsid w:val="002914F9"/>
    <w:rsid w:val="002D0D61"/>
    <w:rsid w:val="00303C6C"/>
    <w:rsid w:val="00304877"/>
    <w:rsid w:val="0031300D"/>
    <w:rsid w:val="00317CED"/>
    <w:rsid w:val="00323920"/>
    <w:rsid w:val="00324F47"/>
    <w:rsid w:val="003522EA"/>
    <w:rsid w:val="003546C1"/>
    <w:rsid w:val="00354829"/>
    <w:rsid w:val="00375C9F"/>
    <w:rsid w:val="00375EB2"/>
    <w:rsid w:val="00382477"/>
    <w:rsid w:val="00396D43"/>
    <w:rsid w:val="003C108D"/>
    <w:rsid w:val="003C2278"/>
    <w:rsid w:val="00405B2D"/>
    <w:rsid w:val="00421AD2"/>
    <w:rsid w:val="00421D76"/>
    <w:rsid w:val="00422B09"/>
    <w:rsid w:val="004237C3"/>
    <w:rsid w:val="0042519E"/>
    <w:rsid w:val="0044208C"/>
    <w:rsid w:val="004532C0"/>
    <w:rsid w:val="00457A70"/>
    <w:rsid w:val="004656C2"/>
    <w:rsid w:val="004673C4"/>
    <w:rsid w:val="004721A4"/>
    <w:rsid w:val="00472B66"/>
    <w:rsid w:val="0047451A"/>
    <w:rsid w:val="004879D3"/>
    <w:rsid w:val="00491D57"/>
    <w:rsid w:val="004A1473"/>
    <w:rsid w:val="004A2623"/>
    <w:rsid w:val="004A57CD"/>
    <w:rsid w:val="004A73CE"/>
    <w:rsid w:val="004B1DA6"/>
    <w:rsid w:val="004B1E14"/>
    <w:rsid w:val="004B5DD1"/>
    <w:rsid w:val="004F712D"/>
    <w:rsid w:val="005016A2"/>
    <w:rsid w:val="00501E4F"/>
    <w:rsid w:val="00504938"/>
    <w:rsid w:val="005114A9"/>
    <w:rsid w:val="0051570E"/>
    <w:rsid w:val="005342D6"/>
    <w:rsid w:val="005472C0"/>
    <w:rsid w:val="0055528C"/>
    <w:rsid w:val="005706D0"/>
    <w:rsid w:val="00580139"/>
    <w:rsid w:val="0059487F"/>
    <w:rsid w:val="005C2277"/>
    <w:rsid w:val="005C3C7D"/>
    <w:rsid w:val="005D29F1"/>
    <w:rsid w:val="005F674D"/>
    <w:rsid w:val="00606EC0"/>
    <w:rsid w:val="006238FB"/>
    <w:rsid w:val="0067600B"/>
    <w:rsid w:val="006840F2"/>
    <w:rsid w:val="006C1C87"/>
    <w:rsid w:val="006C558C"/>
    <w:rsid w:val="00704106"/>
    <w:rsid w:val="007056E8"/>
    <w:rsid w:val="007128B9"/>
    <w:rsid w:val="007607FB"/>
    <w:rsid w:val="00766453"/>
    <w:rsid w:val="00806193"/>
    <w:rsid w:val="0081067D"/>
    <w:rsid w:val="0082733D"/>
    <w:rsid w:val="00827CA7"/>
    <w:rsid w:val="008638D8"/>
    <w:rsid w:val="00864EDA"/>
    <w:rsid w:val="0087095A"/>
    <w:rsid w:val="008C246E"/>
    <w:rsid w:val="008C428D"/>
    <w:rsid w:val="008C4F0F"/>
    <w:rsid w:val="008E24B3"/>
    <w:rsid w:val="008F0905"/>
    <w:rsid w:val="00902A9A"/>
    <w:rsid w:val="009362CA"/>
    <w:rsid w:val="00970555"/>
    <w:rsid w:val="009A31F3"/>
    <w:rsid w:val="009D1E7E"/>
    <w:rsid w:val="009D385C"/>
    <w:rsid w:val="009E23C3"/>
    <w:rsid w:val="009E762C"/>
    <w:rsid w:val="009F56A2"/>
    <w:rsid w:val="00A2110F"/>
    <w:rsid w:val="00A304B0"/>
    <w:rsid w:val="00A34736"/>
    <w:rsid w:val="00A37930"/>
    <w:rsid w:val="00A56F0B"/>
    <w:rsid w:val="00A808EF"/>
    <w:rsid w:val="00A810DD"/>
    <w:rsid w:val="00A81A19"/>
    <w:rsid w:val="00A84EED"/>
    <w:rsid w:val="00AA0AAE"/>
    <w:rsid w:val="00AA6291"/>
    <w:rsid w:val="00AC3096"/>
    <w:rsid w:val="00AC44EB"/>
    <w:rsid w:val="00AC4629"/>
    <w:rsid w:val="00AC587E"/>
    <w:rsid w:val="00AD5657"/>
    <w:rsid w:val="00AD6F2B"/>
    <w:rsid w:val="00AE696F"/>
    <w:rsid w:val="00B01CAD"/>
    <w:rsid w:val="00B030A0"/>
    <w:rsid w:val="00B31FDE"/>
    <w:rsid w:val="00B35054"/>
    <w:rsid w:val="00B441DB"/>
    <w:rsid w:val="00B553D4"/>
    <w:rsid w:val="00B61D93"/>
    <w:rsid w:val="00B912AB"/>
    <w:rsid w:val="00BA7031"/>
    <w:rsid w:val="00BC484C"/>
    <w:rsid w:val="00BF2C08"/>
    <w:rsid w:val="00C00A44"/>
    <w:rsid w:val="00C46656"/>
    <w:rsid w:val="00C56BCC"/>
    <w:rsid w:val="00C62969"/>
    <w:rsid w:val="00C865A6"/>
    <w:rsid w:val="00C96500"/>
    <w:rsid w:val="00CA0D00"/>
    <w:rsid w:val="00CA2C17"/>
    <w:rsid w:val="00CA6637"/>
    <w:rsid w:val="00CA7392"/>
    <w:rsid w:val="00CB207D"/>
    <w:rsid w:val="00CB6B7B"/>
    <w:rsid w:val="00CD512C"/>
    <w:rsid w:val="00CF17C7"/>
    <w:rsid w:val="00D11544"/>
    <w:rsid w:val="00D248CF"/>
    <w:rsid w:val="00D36EC1"/>
    <w:rsid w:val="00D425F3"/>
    <w:rsid w:val="00D4579F"/>
    <w:rsid w:val="00D465AE"/>
    <w:rsid w:val="00D537F5"/>
    <w:rsid w:val="00D53C05"/>
    <w:rsid w:val="00D53FDF"/>
    <w:rsid w:val="00D60DDC"/>
    <w:rsid w:val="00D76B31"/>
    <w:rsid w:val="00D86326"/>
    <w:rsid w:val="00D91BD2"/>
    <w:rsid w:val="00D93327"/>
    <w:rsid w:val="00DC300B"/>
    <w:rsid w:val="00DC6B49"/>
    <w:rsid w:val="00DE2AB0"/>
    <w:rsid w:val="00E11995"/>
    <w:rsid w:val="00E34E8E"/>
    <w:rsid w:val="00E5195A"/>
    <w:rsid w:val="00E56D8F"/>
    <w:rsid w:val="00E62DDE"/>
    <w:rsid w:val="00E8473A"/>
    <w:rsid w:val="00E9229A"/>
    <w:rsid w:val="00EA7552"/>
    <w:rsid w:val="00EC3D73"/>
    <w:rsid w:val="00EF6DE9"/>
    <w:rsid w:val="00F21D66"/>
    <w:rsid w:val="00F7668B"/>
    <w:rsid w:val="00F8399F"/>
    <w:rsid w:val="00F83E8D"/>
    <w:rsid w:val="00F84E8B"/>
    <w:rsid w:val="00FB2F3E"/>
    <w:rsid w:val="00FB685F"/>
    <w:rsid w:val="00FD101D"/>
    <w:rsid w:val="00FD7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84E8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style>
  <w:style w:type="paragraph" w:customStyle="1" w:styleId="c-footercontact-citystate">
    <w:name w:val="c-footer__contact-citystate"/>
    <w:basedOn w:val="Normal"/>
    <w:rsid w:val="002914F9"/>
    <w:pPr>
      <w:spacing w:before="100" w:beforeAutospacing="1" w:after="100" w:afterAutospacing="1"/>
    </w:p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rPr>
      <w:rFonts w:eastAsiaTheme="minorHAnsi" w:cstheme="minorBidi"/>
    </w:r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rFonts w:eastAsiaTheme="minorHAnsi" w:cstheme="minorBidi"/>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rPr>
      <w:rFonts w:eastAsiaTheme="minorHAnsi" w:cstheme="minorBidi"/>
    </w:r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rPr>
      <w:rFonts w:eastAsiaTheme="minorHAnsi" w:cstheme="minorBidi"/>
    </w:r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 w:type="character" w:styleId="FollowedHyperlink">
    <w:name w:val="FollowedHyperlink"/>
    <w:basedOn w:val="DefaultParagraphFont"/>
    <w:uiPriority w:val="99"/>
    <w:semiHidden/>
    <w:unhideWhenUsed/>
    <w:rsid w:val="000311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081021126">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yperlink" Target="mailto:cbrook@uchicago.edu" TargetMode="Externa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5" Type="http://schemas.openxmlformats.org/officeDocument/2006/relationships/webSettings" Target="webSettings.xml"/><Relationship Id="rId15" Type="http://schemas.openxmlformats.org/officeDocument/2006/relationships/hyperlink" Target="mailto:timothy.treuer@uvm.edu" TargetMode="External"/><Relationship Id="rId23" Type="http://schemas.openxmlformats.org/officeDocument/2006/relationships/theme" Target="theme/theme1.xml"/><Relationship Id="rId10" Type="http://schemas.openxmlformats.org/officeDocument/2006/relationships/hyperlink" Target="mailto:ravelomanantsoafifi@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41</TotalTime>
  <Pages>17</Pages>
  <Words>41219</Words>
  <Characters>234952</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4</cp:revision>
  <dcterms:created xsi:type="dcterms:W3CDTF">2021-10-27T13:39:00Z</dcterms:created>
  <dcterms:modified xsi:type="dcterms:W3CDTF">2021-10-2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csl.mendeley.com/styles/20448741/minimal-grant-proposals</vt:lpwstr>
  </property>
  <property fmtid="{D5CDD505-2E9C-101B-9397-08002B2CF9AE}" pid="11" name="Mendeley Recent Style Name 4_1">
    <vt:lpwstr>Minimal style for grant proposal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ional-library-of-medicine-grant-proposals</vt:lpwstr>
  </property>
  <property fmtid="{D5CDD505-2E9C-101B-9397-08002B2CF9AE}" pid="17" name="Mendeley Recent Style Name 7_1">
    <vt:lpwstr>National Library of Medicine (grant proposals with PMCID/PMID)</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